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351A1">
      <w:pPr>
        <w:rPr>
          <w:rFonts w:asciiTheme="majorHAnsi" w:eastAsiaTheme="majorEastAsia" w:hAnsiTheme="majorHAnsi" w:cstheme="majorBidi"/>
          <w:b/>
          <w:bCs/>
          <w:color w:val="365F91" w:themeColor="accent1" w:themeShade="BF"/>
          <w:sz w:val="40"/>
          <w:szCs w:val="40"/>
        </w:rPr>
      </w:pPr>
    </w:p>
    <w:p w:rsidR="00796AEC" w:rsidRDefault="00256866"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3</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GUIDE</w:t>
      </w:r>
      <w:r w:rsidR="00A348EA">
        <w:rPr>
          <w:rFonts w:asciiTheme="majorHAnsi" w:eastAsiaTheme="majorEastAsia" w:hAnsiTheme="majorHAnsi" w:cstheme="majorBidi"/>
          <w:b/>
          <w:bCs/>
          <w:color w:val="365F91" w:themeColor="accent1" w:themeShade="BF"/>
          <w:sz w:val="40"/>
          <w:szCs w:val="40"/>
        </w:rPr>
        <w:t xml:space="preserve"> TO USING THE TAUDEM </w:t>
      </w:r>
      <w:r w:rsidR="00BB5703">
        <w:rPr>
          <w:rFonts w:asciiTheme="majorHAnsi" w:eastAsiaTheme="majorEastAsia" w:hAnsiTheme="majorHAnsi" w:cstheme="majorBidi"/>
          <w:b/>
          <w:bCs/>
          <w:color w:val="365F91" w:themeColor="accent1" w:themeShade="BF"/>
          <w:sz w:val="40"/>
          <w:szCs w:val="40"/>
        </w:rPr>
        <w:t>COMMAND LINE FUNCTIONS</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5F7B1F">
      <w:pPr>
        <w:rPr>
          <w:rFonts w:asciiTheme="majorHAnsi" w:eastAsiaTheme="majorEastAsia" w:hAnsiTheme="majorHAnsi" w:cstheme="majorBidi"/>
          <w:b/>
          <w:bCs/>
          <w:color w:val="365F91" w:themeColor="accent1" w:themeShade="BF"/>
          <w:sz w:val="40"/>
          <w:szCs w:val="40"/>
        </w:rPr>
      </w:pPr>
    </w:p>
    <w:p w:rsidR="004E45C0" w:rsidRDefault="00256866"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October 2015</w:t>
      </w:r>
    </w:p>
    <w:p w:rsidR="00455F7A" w:rsidRDefault="00455F7A" w:rsidP="00511D6E">
      <w:pP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5F7B1F" w:rsidRDefault="005F7B1F" w:rsidP="00511D6E">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Pabitra Dash</w:t>
      </w:r>
    </w:p>
    <w:p w:rsidR="00A07CC2" w:rsidRDefault="00A07CC2" w:rsidP="00A07CC2">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Nazmus Sazib </w:t>
      </w:r>
    </w:p>
    <w:p w:rsidR="00A07CC2" w:rsidRDefault="00A07CC2" w:rsidP="00511D6E">
      <w:pPr>
        <w:jc w:val="center"/>
        <w:rPr>
          <w:rFonts w:asciiTheme="majorHAnsi" w:eastAsiaTheme="majorEastAsia" w:hAnsiTheme="majorHAnsi" w:cstheme="majorBidi"/>
          <w:b/>
          <w:bCs/>
          <w:color w:val="365F91" w:themeColor="accent1" w:themeShade="BF"/>
          <w:sz w:val="40"/>
          <w:szCs w:val="40"/>
        </w:rPr>
      </w:pPr>
      <w:bookmarkStart w:id="0" w:name="_GoBack"/>
      <w:bookmarkEnd w:id="0"/>
    </w:p>
    <w:p w:rsidR="00511D6E" w:rsidRDefault="00511D6E" w:rsidP="00796AEC">
      <w:pPr>
        <w:jc w:val="center"/>
        <w:rPr>
          <w:rFonts w:asciiTheme="majorHAnsi" w:eastAsiaTheme="majorEastAsia" w:hAnsiTheme="majorHAnsi" w:cstheme="majorBidi"/>
          <w:b/>
          <w:bCs/>
          <w:color w:val="365F91" w:themeColor="accent1" w:themeShade="BF"/>
          <w:sz w:val="40"/>
          <w:szCs w:val="40"/>
        </w:rPr>
      </w:pPr>
    </w:p>
    <w:p w:rsidR="00D506CB" w:rsidRDefault="00D506CB">
      <w:pPr>
        <w:rPr>
          <w:rFonts w:asciiTheme="majorHAnsi" w:eastAsiaTheme="majorEastAsia" w:hAnsiTheme="majorHAnsi" w:cstheme="majorBidi"/>
          <w:b/>
          <w:bCs/>
          <w:color w:val="4F81BD" w:themeColor="accent1"/>
          <w:sz w:val="26"/>
          <w:szCs w:val="26"/>
        </w:rPr>
      </w:pPr>
      <w:r>
        <w:br w:type="page"/>
      </w:r>
    </w:p>
    <w:p w:rsidR="00D133A6" w:rsidRDefault="00D05D6F" w:rsidP="00177C35">
      <w:pPr>
        <w:pStyle w:val="Heading2"/>
      </w:pPr>
      <w:r w:rsidRPr="00177C35">
        <w:lastRenderedPageBreak/>
        <w:t>Purpose</w:t>
      </w:r>
    </w:p>
    <w:p w:rsidR="00D506CB" w:rsidRDefault="00D05D6F" w:rsidP="00E5198C">
      <w:r>
        <w:t xml:space="preserve">The purpose of this </w:t>
      </w:r>
      <w:r w:rsidR="00F55F27">
        <w:t>document</w:t>
      </w:r>
      <w:r>
        <w:t xml:space="preserve"> is to </w:t>
      </w:r>
      <w:r w:rsidR="00F55F27">
        <w:t>introduce</w:t>
      </w:r>
      <w:r>
        <w:t xml:space="preserve"> </w:t>
      </w:r>
      <w:r w:rsidR="00BC69FC">
        <w:t>Hydrologic Terrain Analysis</w:t>
      </w:r>
      <w:r w:rsidR="00D506CB">
        <w:t xml:space="preserve"> </w:t>
      </w:r>
      <w:r w:rsidR="00BC69FC">
        <w:t xml:space="preserve">using the TauDEM command line functionality.  </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9" w:history="1">
        <w:r w:rsidR="00AC4D0C" w:rsidRPr="00185FDA">
          <w:rPr>
            <w:rStyle w:val="Hyperlink"/>
          </w:rPr>
          <w:t>http://hydrology.usu.edu/taudem/taudem5/</w:t>
        </w:r>
      </w:hyperlink>
      <w:r w:rsidR="00F00C6D">
        <w:rPr>
          <w:sz w:val="17"/>
          <w:szCs w:val="17"/>
        </w:rPr>
        <w:t>.</w:t>
      </w:r>
      <w:r w:rsidR="00AC4D0C">
        <w:rPr>
          <w:sz w:val="17"/>
          <w:szCs w:val="17"/>
        </w:rPr>
        <w:t xml:space="preserve"> </w:t>
      </w:r>
    </w:p>
    <w:p w:rsidR="00D506CB" w:rsidRDefault="00D506CB" w:rsidP="00E5198C">
      <w:pPr>
        <w:pStyle w:val="NoSpacing"/>
      </w:pPr>
      <w:r>
        <w:t>The architecture of TauDEM separates the system into a set of command line executable functions that comprise the engine that does the work, and a graphic user interface developed as a toolbox for ArcGIS.  The ArcGIS toolbox is documented in a separate quick start guide and in comprehensive online documentation within the ArcGIS toolbox.  This document focuses on the command line functions.  These have been coded in C++ that is intended to be platform independent.  The ArcGIS toolbox uses system calls to run these functions so running these functions from the command line produces exactly the same output as an equivalent ArcGIS toolbox function.</w:t>
      </w:r>
    </w:p>
    <w:p w:rsidR="00D506CB" w:rsidRDefault="00D506CB" w:rsidP="00E5198C">
      <w:pPr>
        <w:pStyle w:val="NoSpacing"/>
      </w:pPr>
    </w:p>
    <w:p w:rsidR="007305E0" w:rsidRPr="00022B3D" w:rsidRDefault="00D506CB" w:rsidP="00E5198C">
      <w:pPr>
        <w:spacing w:after="0"/>
      </w:pPr>
      <w:r>
        <w:t>In</w:t>
      </w:r>
      <w:r w:rsidR="00043E0A">
        <w:t xml:space="preserve"> this </w:t>
      </w:r>
      <w:r w:rsidR="00177C35">
        <w:t>guide</w:t>
      </w:r>
      <w:r>
        <w:t xml:space="preserve"> we assume that you are working on a Windows PC</w:t>
      </w:r>
      <w:r w:rsidR="00AB0063">
        <w:t xml:space="preserve">, although much of the functionality is generic and can be (with knowledge of the other system) be transferred to other systems.  To use TauDEM command line functions you </w:t>
      </w:r>
      <w:r w:rsidR="00AC4D0C">
        <w:t>need the TauDEM 5</w:t>
      </w:r>
      <w:r w:rsidR="00D4743D">
        <w:t xml:space="preserve">.3 </w:t>
      </w:r>
      <w:r w:rsidR="00043E0A">
        <w:t>software</w:t>
      </w:r>
      <w:r w:rsidR="00E47C39">
        <w:t xml:space="preserve"> as well as </w:t>
      </w:r>
      <w:r w:rsidR="00AC4D0C">
        <w:t>MPI</w:t>
      </w:r>
      <w:r w:rsidR="00E47C39" w:rsidRPr="00E47C39">
        <w:t xml:space="preserve"> </w:t>
      </w:r>
      <w:r w:rsidR="00022B3D">
        <w:t>software</w:t>
      </w:r>
      <w:r w:rsidR="00AC4D0C">
        <w:t xml:space="preserve">.  Our current Windows PC precompiled executables have been compiled using the Microsoft HPC Pack 2012 MS-MPI libraries from </w:t>
      </w:r>
      <w:hyperlink r:id="rId10" w:history="1">
        <w:r w:rsidR="00AC4D0C" w:rsidRPr="00185FDA">
          <w:rPr>
            <w:rStyle w:val="Hyperlink"/>
          </w:rPr>
          <w:t>http://www.microsoft.com/en-us/download/details.aspx?id=36045</w:t>
        </w:r>
      </w:hyperlink>
      <w:r w:rsidR="00AC4D0C">
        <w:t>.  Earlier</w:t>
      </w:r>
      <w:r w:rsidR="00022B3D">
        <w:t xml:space="preserve"> </w:t>
      </w:r>
      <w:r w:rsidR="00AC4D0C">
        <w:t xml:space="preserve">versions used MPICH2 </w:t>
      </w:r>
      <w:r w:rsidR="00E47C39" w:rsidRPr="00E47C39">
        <w:t>from</w:t>
      </w:r>
      <w:r w:rsidR="00177C35">
        <w:t xml:space="preserve"> </w:t>
      </w:r>
      <w:hyperlink r:id="rId11" w:history="1">
        <w:r w:rsidR="00177C35" w:rsidRPr="00877DF8">
          <w:rPr>
            <w:rStyle w:val="Hyperlink"/>
          </w:rPr>
          <w:t>http://www.mcs.anl.gov/research/projects/mpich2/</w:t>
        </w:r>
      </w:hyperlink>
      <w:r w:rsidR="00AC4D0C">
        <w:t xml:space="preserve">.  MPICH2 libraries are suggested for </w:t>
      </w:r>
      <w:r w:rsidR="00D4743D">
        <w:t>non-Windows</w:t>
      </w:r>
      <w:r w:rsidR="00AC4D0C">
        <w:t xml:space="preserve"> installations.</w:t>
      </w:r>
    </w:p>
    <w:p w:rsidR="007351A1" w:rsidRPr="007351A1" w:rsidRDefault="007351A1" w:rsidP="007351A1">
      <w:pPr>
        <w:keepNext/>
        <w:keepLines/>
        <w:spacing w:before="480" w:after="0"/>
        <w:outlineLvl w:val="0"/>
        <w:rPr>
          <w:rFonts w:asciiTheme="majorHAnsi" w:eastAsiaTheme="majorEastAsia" w:hAnsiTheme="majorHAnsi" w:cstheme="majorBidi"/>
          <w:b/>
          <w:bCs/>
          <w:color w:val="365F91" w:themeColor="accent1" w:themeShade="BF"/>
          <w:sz w:val="28"/>
          <w:szCs w:val="28"/>
        </w:rPr>
      </w:pPr>
      <w:r w:rsidRPr="007351A1">
        <w:rPr>
          <w:rFonts w:asciiTheme="majorHAnsi" w:eastAsiaTheme="majorEastAsia" w:hAnsiTheme="majorHAnsi" w:cstheme="majorBidi"/>
          <w:b/>
          <w:bCs/>
          <w:color w:val="365F91" w:themeColor="accent1" w:themeShade="BF"/>
          <w:sz w:val="28"/>
          <w:szCs w:val="28"/>
        </w:rPr>
        <w:t>TauDEM 5.3 Installation</w:t>
      </w:r>
    </w:p>
    <w:p w:rsidR="007351A1" w:rsidRPr="007351A1" w:rsidRDefault="007351A1" w:rsidP="007351A1">
      <w:pPr>
        <w:rPr>
          <w:rFonts w:eastAsiaTheme="minorHAnsi"/>
        </w:rPr>
      </w:pPr>
      <w:r w:rsidRPr="007351A1">
        <w:rPr>
          <w:rFonts w:eastAsiaTheme="minorHAnsi"/>
        </w:rPr>
        <w:t>TauDEM 5.3 needs to be installed using the TauDEM53_setup.exe program. This setup application can install TauDEM both on Windows 32-bit and 64-bit computers. Download this setup program from (</w:t>
      </w:r>
      <w:r w:rsidRPr="007351A1">
        <w:rPr>
          <w:rFonts w:eastAsiaTheme="minorHAnsi"/>
          <w:b/>
        </w:rPr>
        <w:t>TODO</w:t>
      </w:r>
      <w:r w:rsidRPr="007351A1">
        <w:rPr>
          <w:rFonts w:eastAsiaTheme="minorHAnsi"/>
        </w:rPr>
        <w:t>: provide the link here).</w:t>
      </w:r>
    </w:p>
    <w:p w:rsidR="007351A1" w:rsidRPr="007351A1" w:rsidRDefault="007351A1" w:rsidP="007351A1">
      <w:pPr>
        <w:rPr>
          <w:rFonts w:eastAsiaTheme="minorHAnsi"/>
        </w:rPr>
      </w:pPr>
      <w:r w:rsidRPr="007351A1">
        <w:rPr>
          <w:rFonts w:eastAsiaTheme="minorHAnsi"/>
        </w:rPr>
        <w:t>TauDEM setup program will install the following applications and librarie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TauDEM version 5.3</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 xml:space="preserve">GDAL 111 (MSVC 2010 Win64): </w:t>
      </w:r>
      <w:r w:rsidRPr="007351A1">
        <w:rPr>
          <w:rFonts w:eastAsiaTheme="minorHAnsi"/>
          <w:i/>
        </w:rPr>
        <w:t>Only on x64 computer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 xml:space="preserve">GDAL 111 (MSVC 2010): </w:t>
      </w:r>
      <w:r w:rsidRPr="007351A1">
        <w:rPr>
          <w:rFonts w:eastAsiaTheme="minorHAnsi"/>
          <w:i/>
        </w:rPr>
        <w:t>Only on x86 computer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 xml:space="preserve">Microsoft Visual C++ 2010 x64 Redistributable: </w:t>
      </w:r>
      <w:r w:rsidRPr="007351A1">
        <w:rPr>
          <w:rFonts w:eastAsiaTheme="minorHAnsi"/>
          <w:i/>
        </w:rPr>
        <w:t>Only on x64 computer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Microsoft Visual C++ 2010 x86 Redistributable</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Microsoft HPC Pack 2012 MS-MPI Redistributable Pack</w:t>
      </w:r>
    </w:p>
    <w:p w:rsidR="007351A1" w:rsidRPr="007351A1" w:rsidRDefault="007351A1" w:rsidP="007351A1">
      <w:pPr>
        <w:rPr>
          <w:rFonts w:eastAsiaTheme="minorHAnsi"/>
        </w:rPr>
      </w:pPr>
      <w:r w:rsidRPr="007351A1">
        <w:rPr>
          <w:rFonts w:eastAsiaTheme="minorHAnsi"/>
        </w:rPr>
        <w:t>By default, TauDEM will be installed at C:\Program Files\TauDEM.  GDAL related libraries will be installed at C:\GDAL. GDAL application will be installed at C:\Program Files\GDAL. MS HPC Pack will be installed at C:\Program Files\Microsoft HPC Pack 2012.</w:t>
      </w:r>
    </w:p>
    <w:p w:rsidR="007351A1" w:rsidRPr="007351A1" w:rsidRDefault="007351A1" w:rsidP="007351A1">
      <w:pPr>
        <w:rPr>
          <w:rFonts w:eastAsiaTheme="minorHAnsi"/>
        </w:rPr>
      </w:pPr>
      <w:r w:rsidRPr="007351A1">
        <w:rPr>
          <w:rFonts w:eastAsiaTheme="minorHAnsi"/>
          <w:b/>
        </w:rPr>
        <w:t>NOTE</w:t>
      </w:r>
      <w:r w:rsidRPr="007351A1">
        <w:rPr>
          <w:rFonts w:eastAsiaTheme="minorHAnsi"/>
        </w:rPr>
        <w:t xml:space="preserve">: If you have previously installed TauDEM 5.3, you need to first uninstall TauDEM and GDAL 111. You don’t need to uninstall other TauDEM dependencies. </w:t>
      </w:r>
    </w:p>
    <w:p w:rsidR="007351A1" w:rsidRPr="007351A1" w:rsidRDefault="007351A1" w:rsidP="007351A1">
      <w:pPr>
        <w:rPr>
          <w:rFonts w:eastAsiaTheme="minorHAnsi"/>
          <w:b/>
        </w:rPr>
      </w:pPr>
      <w:r w:rsidRPr="007351A1">
        <w:rPr>
          <w:rFonts w:eastAsiaTheme="minorHAnsi"/>
          <w:b/>
        </w:rPr>
        <w:lastRenderedPageBreak/>
        <w:t>Requirements for TauDEM ArcGIS Tools:</w:t>
      </w:r>
    </w:p>
    <w:p w:rsidR="007351A1" w:rsidRPr="007351A1" w:rsidRDefault="007351A1" w:rsidP="007351A1">
      <w:pPr>
        <w:ind w:firstLine="720"/>
        <w:rPr>
          <w:rFonts w:eastAsiaTheme="minorHAnsi"/>
        </w:rPr>
      </w:pPr>
      <w:r w:rsidRPr="007351A1">
        <w:rPr>
          <w:rFonts w:eastAsiaTheme="minorHAnsi"/>
        </w:rPr>
        <w:t>In order to be able to use TauDEM ArcGIS Tools, ArcGIS 10.2 or higher version must be installed.</w:t>
      </w:r>
    </w:p>
    <w:p w:rsidR="007351A1" w:rsidRPr="007351A1" w:rsidRDefault="007351A1" w:rsidP="007351A1">
      <w:pPr>
        <w:rPr>
          <w:rFonts w:eastAsiaTheme="minorHAnsi"/>
          <w:b/>
        </w:rPr>
      </w:pPr>
      <w:r w:rsidRPr="007351A1">
        <w:rPr>
          <w:rFonts w:eastAsiaTheme="minorHAnsi"/>
          <w:b/>
        </w:rPr>
        <w:t>Procedure for Installing TauDEM:</w:t>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Run (double click) TauDEM53_setup.exe which should show the following installation startup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6F56FFF2" wp14:editId="77A5E22B">
            <wp:extent cx="3768919" cy="2928044"/>
            <wp:effectExtent l="0" t="0" r="317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919" cy="2928044"/>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Next” button which should show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drawing>
          <wp:inline distT="0" distB="0" distL="0" distR="0" wp14:anchorId="0D9E43EF" wp14:editId="0BA0DB87">
            <wp:extent cx="3538331" cy="2754389"/>
            <wp:effectExtent l="0" t="0" r="508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38331" cy="2754389"/>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t>
      </w:r>
      <w:proofErr w:type="gramStart"/>
      <w:r w:rsidRPr="007351A1">
        <w:rPr>
          <w:rFonts w:eastAsiaTheme="minorHAnsi"/>
        </w:rPr>
        <w:t>window click</w:t>
      </w:r>
      <w:proofErr w:type="gramEnd"/>
      <w:r w:rsidRPr="007351A1">
        <w:rPr>
          <w:rFonts w:eastAsiaTheme="minorHAnsi"/>
        </w:rPr>
        <w:t xml:space="preserve"> on “Next” which should show the following window.</w:t>
      </w:r>
    </w:p>
    <w:p w:rsidR="007351A1" w:rsidRPr="007351A1" w:rsidRDefault="007351A1" w:rsidP="007351A1">
      <w:pPr>
        <w:ind w:left="720"/>
        <w:contextualSpacing/>
        <w:rPr>
          <w:rFonts w:eastAsiaTheme="minorHAnsi"/>
        </w:rPr>
      </w:pP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32E5D9AB" wp14:editId="36DC5003">
            <wp:extent cx="3689405" cy="2851572"/>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89405" cy="2851572"/>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Install” button to start the installation process. This will copy the TauDEM executables, TauDEM ArcGIS Tools related python files and all installer applications that TauDEM depends on. After TauDEM is installed, its dependencies will be installed. As shown below GDAL will be installed first.</w:t>
      </w:r>
    </w:p>
    <w:p w:rsidR="007351A1" w:rsidRPr="007351A1" w:rsidRDefault="007351A1" w:rsidP="007351A1">
      <w:pPr>
        <w:jc w:val="center"/>
        <w:rPr>
          <w:rFonts w:eastAsiaTheme="minorHAnsi"/>
        </w:rPr>
      </w:pPr>
      <w:r w:rsidRPr="007351A1">
        <w:rPr>
          <w:rFonts w:eastAsiaTheme="minorHAnsi"/>
          <w:noProof/>
        </w:rPr>
        <w:drawing>
          <wp:inline distT="0" distB="0" distL="0" distR="0" wp14:anchorId="5119593E" wp14:editId="548186B3">
            <wp:extent cx="3753016" cy="2906527"/>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53016" cy="2906527"/>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The above window shows that we are installing the 64bit of GDAL (which means we are running the TauDEM installer on a windows 64-bit machine). In case of 32-bit installation the above window title should show “GDAL 111 (MSVC 2010) Setup”. Click the “Next” button to see the following window.</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523C0682" wp14:editId="63D28E4E">
            <wp:extent cx="3768918" cy="291473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8918" cy="2914730"/>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checkbox to agree to the license agreement and then click on “Next”. Then you should see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0169115A" wp14:editId="36CB57ED">
            <wp:extent cx="3927945" cy="30341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27945" cy="3034161"/>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Typical” button and you should see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22727910" wp14:editId="1C9B2A50">
            <wp:extent cx="3991555" cy="3107199"/>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1555" cy="3107199"/>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Install” button to start installation of GDAL. When installation is done, you should see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18D97EE2" wp14:editId="6AE5631D">
            <wp:extent cx="3737113" cy="29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7113" cy="2900000"/>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indow, click on the “Finish” button to finish installing GDAL. At this point the installation of MS C++ 2010 </w:t>
      </w:r>
      <w:proofErr w:type="gramStart"/>
      <w:r w:rsidRPr="007351A1">
        <w:rPr>
          <w:rFonts w:eastAsiaTheme="minorHAnsi"/>
        </w:rPr>
        <w:t>x86 Redistributable</w:t>
      </w:r>
      <w:proofErr w:type="gramEnd"/>
      <w:r w:rsidRPr="007351A1">
        <w:rPr>
          <w:rFonts w:eastAsiaTheme="minorHAnsi"/>
        </w:rPr>
        <w:t xml:space="preserve"> will start as shown below. The installation of this redistributable will occur only if your computer does not already have it installed. </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4511C939" wp14:editId="56616280">
            <wp:extent cx="3236181" cy="3024288"/>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36181" cy="3024288"/>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checkbox to agree to the license agreement and then click on “Install” button to start the installation process. When installation of this redistributable finishes you should see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drawing>
          <wp:inline distT="0" distB="0" distL="0" distR="0" wp14:anchorId="7FC6992D" wp14:editId="00EF544E">
            <wp:extent cx="3521953" cy="3283889"/>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21953" cy="3283889"/>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Finish” button. If you are running the TauDEM setup program on a 64-bit computer that does not already have the MS C++ 2010 x64 Redistributable installed, you should see the following window for installing MS C++ 2010 x64 Redistributable.</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65C4A5C9" wp14:editId="44190223">
            <wp:extent cx="3586039" cy="336459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86039" cy="3364590"/>
                    </a:xfrm>
                    <a:prstGeom prst="rect">
                      <a:avLst/>
                    </a:prstGeom>
                  </pic:spPr>
                </pic:pic>
              </a:graphicData>
            </a:graphic>
          </wp:inline>
        </w:drawing>
      </w:r>
    </w:p>
    <w:p w:rsidR="007351A1" w:rsidRPr="007351A1" w:rsidRDefault="007351A1" w:rsidP="007351A1">
      <w:pPr>
        <w:rPr>
          <w:rFonts w:eastAsiaTheme="minorHAnsi"/>
        </w:rPr>
      </w:pP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checkbox to agree to the license agreement and then click on the “Install” button to start the installation process. When installation of this redistributable finishes you should see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5E472E98" wp14:editId="6BD352DC">
            <wp:extent cx="3444708" cy="3212327"/>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44708" cy="3212327"/>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lastRenderedPageBreak/>
        <w:t>At the above window, click on the “Finish” button. If your computer doesn’t already have the MS HPC Pack 2012 MS-MPI Redistributable installed, you should see the following window to install that.</w:t>
      </w:r>
    </w:p>
    <w:p w:rsidR="007351A1" w:rsidRPr="007351A1" w:rsidRDefault="007351A1" w:rsidP="007351A1">
      <w:pPr>
        <w:jc w:val="center"/>
        <w:rPr>
          <w:rFonts w:eastAsiaTheme="minorHAnsi"/>
        </w:rPr>
      </w:pPr>
      <w:r w:rsidRPr="007351A1">
        <w:rPr>
          <w:rFonts w:eastAsiaTheme="minorHAnsi"/>
          <w:noProof/>
        </w:rPr>
        <w:drawing>
          <wp:inline distT="0" distB="0" distL="0" distR="0" wp14:anchorId="49FD1B8A" wp14:editId="0E164E49">
            <wp:extent cx="3609607" cy="28227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9607" cy="2822713"/>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Next” button. This should show you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6D361EF1" wp14:editId="504DE82E">
            <wp:extent cx="3590342" cy="277500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90342" cy="2775005"/>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indow, select the checkbox to agree the license agreement and then click the “Next” button. Now you should see the following window. </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2F4835A5" wp14:editId="003EBEAE">
            <wp:extent cx="3717347" cy="2886323"/>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17347" cy="2886323"/>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Next” button to see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drawing>
          <wp:inline distT="0" distB="0" distL="0" distR="0" wp14:anchorId="370BC451" wp14:editId="59773190">
            <wp:extent cx="3683722" cy="2854518"/>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83722" cy="2854518"/>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Install” button to start the installation process. When installation finishes, you should see the following window.</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0C3B92BE" wp14:editId="647940B0">
            <wp:extent cx="3713259" cy="2868326"/>
            <wp:effectExtent l="0" t="0" r="190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13259" cy="2868326"/>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indow, click on the “Finish” button. At this point, TauDEM setup program will run a batch file to set the firewall settings for the TauDEM executables. You should see a console window for a short time as a result of running the batch file. When all install is complete, you should see the following window. </w:t>
      </w:r>
    </w:p>
    <w:p w:rsidR="007351A1" w:rsidRPr="007351A1" w:rsidRDefault="007351A1" w:rsidP="007351A1">
      <w:pPr>
        <w:jc w:val="center"/>
        <w:rPr>
          <w:rFonts w:eastAsiaTheme="minorHAnsi"/>
        </w:rPr>
      </w:pPr>
      <w:r w:rsidRPr="007351A1">
        <w:rPr>
          <w:rFonts w:eastAsiaTheme="minorHAnsi"/>
          <w:noProof/>
        </w:rPr>
        <w:drawing>
          <wp:inline distT="0" distB="0" distL="0" distR="0" wp14:anchorId="2B29E7AE" wp14:editId="01A9B763">
            <wp:extent cx="3760967" cy="2910272"/>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60967" cy="2910272"/>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Finish” to finish installation of TauDEM. At this point you have successfully installed TauDEM 5.3.</w:t>
      </w:r>
    </w:p>
    <w:p w:rsidR="00D9126A" w:rsidRDefault="00D9126A" w:rsidP="005E0C9C">
      <w:pPr>
        <w:pStyle w:val="Heading2"/>
        <w:keepLines w:val="0"/>
      </w:pPr>
      <w:r>
        <w:t>Quick Start Examples</w:t>
      </w:r>
    </w:p>
    <w:p w:rsidR="00D9126A" w:rsidRDefault="00D9126A" w:rsidP="00D9126A">
      <w:r>
        <w:t xml:space="preserve">Download and unzip the Logan River example data from </w:t>
      </w:r>
      <w:hyperlink r:id="rId30" w:history="1">
        <w:r w:rsidR="005E0C9C" w:rsidRPr="00185FDA">
          <w:rPr>
            <w:rStyle w:val="Hyperlink"/>
          </w:rPr>
          <w:t>http://hydrology.usu.edu/taudem/taudem5</w:t>
        </w:r>
      </w:hyperlink>
      <w:r>
        <w:t>.</w:t>
      </w:r>
      <w:r w:rsidR="005E0C9C">
        <w:t xml:space="preserve"> </w:t>
      </w:r>
      <w:r>
        <w:t xml:space="preserve"> For these examples we assume these files have been unzipped into a folder </w:t>
      </w:r>
      <w:r w:rsidRPr="00137334">
        <w:rPr>
          <w:rFonts w:ascii="CourierPS" w:hAnsi="CourierPS" w:cs="Arial"/>
          <w:szCs w:val="18"/>
        </w:rPr>
        <w:t>C:\dave\logan</w:t>
      </w:r>
      <w:r>
        <w:t>.</w:t>
      </w:r>
    </w:p>
    <w:p w:rsidR="00D9126A" w:rsidRDefault="00D9126A" w:rsidP="00D9126A">
      <w:r>
        <w:lastRenderedPageBreak/>
        <w:t>Open a command prompt.</w:t>
      </w:r>
    </w:p>
    <w:p w:rsidR="00D9126A" w:rsidRDefault="00D9126A" w:rsidP="00D9126A">
      <w:pPr>
        <w:pStyle w:val="ListParagraph"/>
        <w:numPr>
          <w:ilvl w:val="0"/>
          <w:numId w:val="25"/>
        </w:numPr>
      </w:pPr>
      <w:r>
        <w:t>Execute the following command</w:t>
      </w:r>
      <w:r w:rsidR="005E0C9C">
        <w:t xml:space="preserve"> to change to the directory with the data</w:t>
      </w:r>
    </w:p>
    <w:p w:rsidR="00D9126A" w:rsidRPr="00137334" w:rsidRDefault="0015704E" w:rsidP="00D9126A">
      <w:pPr>
        <w:spacing w:after="0" w:line="240" w:lineRule="auto"/>
        <w:ind w:left="360"/>
        <w:rPr>
          <w:rFonts w:ascii="CourierPS" w:hAnsi="CourierPS" w:cs="Arial"/>
          <w:szCs w:val="18"/>
        </w:rPr>
      </w:pPr>
      <w:proofErr w:type="gramStart"/>
      <w:r>
        <w:rPr>
          <w:rFonts w:ascii="CourierPS" w:hAnsi="CourierPS" w:cs="Arial"/>
          <w:szCs w:val="18"/>
        </w:rPr>
        <w:t>cd</w:t>
      </w:r>
      <w:proofErr w:type="gramEnd"/>
      <w:r>
        <w:rPr>
          <w:rFonts w:ascii="CourierPS" w:hAnsi="CourierPS" w:cs="Arial"/>
          <w:szCs w:val="18"/>
        </w:rPr>
        <w:t xml:space="preserve"> </w:t>
      </w:r>
      <w:r w:rsidRPr="00137334">
        <w:rPr>
          <w:rFonts w:ascii="CourierPS" w:hAnsi="CourierPS" w:cs="Arial"/>
          <w:szCs w:val="18"/>
        </w:rPr>
        <w:t>C:\dave\logan</w:t>
      </w:r>
      <w:r>
        <w:t>.</w:t>
      </w:r>
    </w:p>
    <w:p w:rsidR="00D9126A" w:rsidRDefault="00D9126A" w:rsidP="00D9126A">
      <w:pPr>
        <w:pStyle w:val="ListParagraph"/>
        <w:numPr>
          <w:ilvl w:val="0"/>
          <w:numId w:val="25"/>
        </w:numPr>
      </w:pPr>
      <w:r>
        <w:t>Remove Pits</w:t>
      </w:r>
    </w:p>
    <w:p w:rsidR="00D9126A" w:rsidRDefault="00D9126A" w:rsidP="00D9126A">
      <w:pPr>
        <w:spacing w:after="0" w:line="240" w:lineRule="auto"/>
        <w:ind w:left="360"/>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w:t>
      </w:r>
      <w:r w:rsidRPr="00137334">
        <w:rPr>
          <w:rFonts w:ascii="CourierPS" w:hAnsi="CourierPS" w:cs="Arial"/>
          <w:szCs w:val="18"/>
        </w:rPr>
        <w:t xml:space="preserve">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PitRemove</w:t>
      </w:r>
      <w:proofErr w:type="spellEnd"/>
      <w:r w:rsidRPr="00137334">
        <w:rPr>
          <w:rFonts w:ascii="CourierPS" w:hAnsi="CourierPS" w:cs="Arial"/>
          <w:szCs w:val="18"/>
        </w:rPr>
        <w:t xml:space="preserve"> </w:t>
      </w:r>
      <w:proofErr w:type="spellStart"/>
      <w:r w:rsidRPr="00137334">
        <w:rPr>
          <w:rFonts w:ascii="CourierPS" w:hAnsi="CourierPS" w:cs="Arial"/>
          <w:szCs w:val="18"/>
        </w:rPr>
        <w:t>logan.tif</w:t>
      </w:r>
      <w:proofErr w:type="spellEnd"/>
    </w:p>
    <w:p w:rsidR="00D9126A" w:rsidRDefault="00D9126A" w:rsidP="00D9126A">
      <w:pPr>
        <w:spacing w:after="0" w:line="240" w:lineRule="auto"/>
        <w:ind w:left="360"/>
      </w:pPr>
    </w:p>
    <w:p w:rsidR="00D9126A" w:rsidRDefault="00D9126A" w:rsidP="00D9126A">
      <w:pPr>
        <w:ind w:left="360"/>
      </w:pPr>
      <w:r w:rsidRPr="00137334">
        <w:t xml:space="preserve">This produces the output file </w:t>
      </w:r>
      <w:proofErr w:type="spellStart"/>
      <w:r w:rsidRPr="00137334">
        <w:t>loganfel.tif</w:t>
      </w:r>
      <w:proofErr w:type="spellEnd"/>
      <w:r w:rsidRPr="00137334">
        <w:t xml:space="preserve"> that has pits removed</w:t>
      </w:r>
      <w:r>
        <w:t xml:space="preserve">.  This output needs to be viewed in a GIS grid viewer, e.g. ArcGIS or </w:t>
      </w:r>
      <w:proofErr w:type="spellStart"/>
      <w:r>
        <w:t>MapWindow</w:t>
      </w:r>
      <w:proofErr w:type="spellEnd"/>
      <w:r>
        <w:t>.</w:t>
      </w:r>
      <w:r w:rsidR="005E0C9C">
        <w:t xml:space="preserve">  The first time a TauDEM function is run, you may get a firewall warning.  </w:t>
      </w:r>
    </w:p>
    <w:p w:rsidR="00D80444" w:rsidRDefault="00D80444" w:rsidP="00D9126A">
      <w:pPr>
        <w:ind w:left="360"/>
      </w:pPr>
      <w:r>
        <w:rPr>
          <w:noProof/>
        </w:rPr>
        <w:drawing>
          <wp:inline distT="0" distB="0" distL="0" distR="0" wp14:anchorId="38880A0D" wp14:editId="0D368C7E">
            <wp:extent cx="5153025" cy="3686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53025" cy="3686175"/>
                    </a:xfrm>
                    <a:prstGeom prst="rect">
                      <a:avLst/>
                    </a:prstGeom>
                  </pic:spPr>
                </pic:pic>
              </a:graphicData>
            </a:graphic>
          </wp:inline>
        </w:drawing>
      </w:r>
    </w:p>
    <w:p w:rsidR="00D80444" w:rsidRDefault="00D80444" w:rsidP="00D9126A">
      <w:pPr>
        <w:ind w:left="360"/>
      </w:pPr>
      <w:r>
        <w:t xml:space="preserve">You may select Cancel as TauDEM does not require </w:t>
      </w:r>
      <w:proofErr w:type="spellStart"/>
      <w:r>
        <w:t>smpd</w:t>
      </w:r>
      <w:proofErr w:type="spellEnd"/>
      <w:r>
        <w:t xml:space="preserve"> to use the network.  It is used to communicate between processes on the same computer.</w:t>
      </w:r>
    </w:p>
    <w:p w:rsidR="00D9126A" w:rsidRPr="00137334" w:rsidRDefault="00D9126A" w:rsidP="00D9126A">
      <w:pPr>
        <w:pStyle w:val="ListParagraph"/>
        <w:numPr>
          <w:ilvl w:val="0"/>
          <w:numId w:val="25"/>
        </w:numPr>
      </w:pPr>
      <w:r>
        <w:t>Flow Directions</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D8Flowdir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sd8 logansd8.tif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DinfFlowdir</w:t>
      </w:r>
      <w:proofErr w:type="spellEnd"/>
      <w:r w:rsidRPr="00137334">
        <w:rPr>
          <w:rFonts w:ascii="CourierPS" w:hAnsi="CourierPS" w:cs="Arial"/>
          <w:szCs w:val="18"/>
        </w:rPr>
        <w:t xml:space="preserve"> -</w:t>
      </w:r>
      <w:proofErr w:type="spellStart"/>
      <w:r w:rsidRPr="00137334">
        <w:rPr>
          <w:rFonts w:ascii="CourierPS" w:hAnsi="CourierPS" w:cs="Arial"/>
          <w:szCs w:val="18"/>
        </w:rPr>
        <w:t>ang</w:t>
      </w:r>
      <w:proofErr w:type="spellEnd"/>
      <w:r w:rsidRPr="00137334">
        <w:rPr>
          <w:rFonts w:ascii="CourierPS" w:hAnsi="CourierPS" w:cs="Arial"/>
          <w:szCs w:val="18"/>
        </w:rPr>
        <w:t xml:space="preserve"> </w:t>
      </w:r>
      <w:proofErr w:type="spellStart"/>
      <w:r w:rsidRPr="00137334">
        <w:rPr>
          <w:rFonts w:ascii="CourierPS" w:hAnsi="CourierPS" w:cs="Arial"/>
          <w:szCs w:val="18"/>
        </w:rPr>
        <w:t>loganang.tif</w:t>
      </w:r>
      <w:proofErr w:type="spellEnd"/>
      <w:r w:rsidRPr="00137334">
        <w:rPr>
          <w:rFonts w:ascii="CourierPS" w:hAnsi="CourierPS" w:cs="Arial"/>
          <w:szCs w:val="18"/>
        </w:rPr>
        <w:t xml:space="preserve"> -</w:t>
      </w:r>
      <w:proofErr w:type="spellStart"/>
      <w:r w:rsidRPr="00137334">
        <w:rPr>
          <w:rFonts w:ascii="CourierPS" w:hAnsi="CourierPS" w:cs="Arial"/>
          <w:szCs w:val="18"/>
        </w:rPr>
        <w:t>slp</w:t>
      </w:r>
      <w:proofErr w:type="spellEnd"/>
      <w:r w:rsidRPr="00137334">
        <w:rPr>
          <w:rFonts w:ascii="CourierPS" w:hAnsi="CourierPS" w:cs="Arial"/>
          <w:szCs w:val="18"/>
        </w:rPr>
        <w:t xml:space="preserve"> </w:t>
      </w:r>
      <w:proofErr w:type="spellStart"/>
      <w:r w:rsidRPr="00137334">
        <w:rPr>
          <w:rFonts w:ascii="CourierPS" w:hAnsi="CourierPS" w:cs="Arial"/>
          <w:szCs w:val="18"/>
        </w:rPr>
        <w:t>loganslp.tif</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se produce</w:t>
      </w:r>
      <w:r w:rsidRPr="00137334">
        <w:t xml:space="preserve"> the output file</w:t>
      </w:r>
      <w:r>
        <w:t>s</w:t>
      </w:r>
      <w:r w:rsidRPr="00137334">
        <w:t xml:space="preserve"> </w:t>
      </w:r>
      <w:proofErr w:type="spellStart"/>
      <w:r w:rsidRPr="00137334">
        <w:t>logan</w:t>
      </w:r>
      <w:r>
        <w:t>p</w:t>
      </w:r>
      <w:r w:rsidRPr="00137334">
        <w:t>.tif</w:t>
      </w:r>
      <w:proofErr w:type="spellEnd"/>
      <w:r>
        <w:t xml:space="preserve">, logansd8.tif, </w:t>
      </w:r>
      <w:proofErr w:type="spellStart"/>
      <w:r>
        <w:t>loganang.tif</w:t>
      </w:r>
      <w:proofErr w:type="spellEnd"/>
      <w:r>
        <w:t xml:space="preserve"> and </w:t>
      </w:r>
      <w:proofErr w:type="spellStart"/>
      <w:r>
        <w:t>loganslp.tif</w:t>
      </w:r>
      <w:proofErr w:type="spellEnd"/>
      <w:r w:rsidRPr="00137334">
        <w:t xml:space="preserve"> that </w:t>
      </w:r>
      <w:r>
        <w:t>respectively contain D8 flow directions, D8 slopes, D-Infinity flow angles and D-Infinity slopes.</w:t>
      </w:r>
    </w:p>
    <w:p w:rsidR="00D9126A" w:rsidRPr="00137334" w:rsidRDefault="00D9126A" w:rsidP="00D9126A">
      <w:pPr>
        <w:pStyle w:val="ListParagraph"/>
        <w:numPr>
          <w:ilvl w:val="0"/>
          <w:numId w:val="25"/>
        </w:numPr>
      </w:pPr>
      <w:r>
        <w:lastRenderedPageBreak/>
        <w:t>Contributing area</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 8</w:t>
      </w:r>
      <w:r w:rsidRPr="00137334">
        <w:rPr>
          <w:rFonts w:ascii="CourierPS" w:hAnsi="CourierPS" w:cs="Arial"/>
          <w:szCs w:val="18"/>
        </w:rPr>
        <w:t xml:space="preserve"> A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ad8 loganad8.tif</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 8</w:t>
      </w:r>
      <w:r w:rsidRPr="00137334">
        <w:rPr>
          <w:rFonts w:ascii="CourierPS" w:hAnsi="CourierPS" w:cs="Arial"/>
          <w:szCs w:val="18"/>
        </w:rPr>
        <w:t xml:space="preserve"> AreaDinf -</w:t>
      </w:r>
      <w:proofErr w:type="spellStart"/>
      <w:r w:rsidRPr="00137334">
        <w:rPr>
          <w:rFonts w:ascii="CourierPS" w:hAnsi="CourierPS" w:cs="Arial"/>
          <w:szCs w:val="18"/>
        </w:rPr>
        <w:t>ang</w:t>
      </w:r>
      <w:proofErr w:type="spellEnd"/>
      <w:r w:rsidRPr="00137334">
        <w:rPr>
          <w:rFonts w:ascii="CourierPS" w:hAnsi="CourierPS" w:cs="Arial"/>
          <w:szCs w:val="18"/>
        </w:rPr>
        <w:t xml:space="preserve"> </w:t>
      </w:r>
      <w:proofErr w:type="spellStart"/>
      <w:r w:rsidRPr="00137334">
        <w:rPr>
          <w:rFonts w:ascii="CourierPS" w:hAnsi="CourierPS" w:cs="Arial"/>
          <w:szCs w:val="18"/>
        </w:rPr>
        <w:t>loganang.tif</w:t>
      </w:r>
      <w:proofErr w:type="spellEnd"/>
      <w:r w:rsidRPr="00137334">
        <w:rPr>
          <w:rFonts w:ascii="CourierPS" w:hAnsi="CourierPS" w:cs="Arial"/>
          <w:szCs w:val="18"/>
        </w:rPr>
        <w:t xml:space="preserve"> -</w:t>
      </w:r>
      <w:proofErr w:type="spellStart"/>
      <w:r w:rsidRPr="00137334">
        <w:rPr>
          <w:rFonts w:ascii="CourierPS" w:hAnsi="CourierPS" w:cs="Arial"/>
          <w:szCs w:val="18"/>
        </w:rPr>
        <w:t>sca</w:t>
      </w:r>
      <w:proofErr w:type="spellEnd"/>
      <w:r w:rsidRPr="00137334">
        <w:rPr>
          <w:rFonts w:ascii="CourierPS" w:hAnsi="CourierPS" w:cs="Arial"/>
          <w:szCs w:val="18"/>
        </w:rPr>
        <w:t xml:space="preserve"> </w:t>
      </w:r>
      <w:proofErr w:type="spellStart"/>
      <w:r w:rsidRPr="00137334">
        <w:rPr>
          <w:rFonts w:ascii="CourierPS" w:hAnsi="CourierPS" w:cs="Arial"/>
          <w:szCs w:val="18"/>
        </w:rPr>
        <w:t>logansca.tif</w:t>
      </w:r>
      <w:proofErr w:type="spellEnd"/>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r>
        <w:rPr>
          <w:rFonts w:ascii="CourierPS" w:hAnsi="CourierPS" w:cs="Arial"/>
          <w:szCs w:val="18"/>
        </w:rPr>
        <w:t>A</w:t>
      </w:r>
      <w:r w:rsidRPr="00137334">
        <w:rPr>
          <w:rFonts w:ascii="CourierPS" w:hAnsi="CourierPS" w:cs="Arial"/>
          <w:szCs w:val="18"/>
        </w:rPr>
        <w:t xml:space="preserve">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ad8 loganad8o.tif</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proofErr w:type="gramStart"/>
      <w:r>
        <w:t>The first two of these produce</w:t>
      </w:r>
      <w:r w:rsidRPr="00137334">
        <w:t xml:space="preserve"> the output file</w:t>
      </w:r>
      <w:r>
        <w:t>s</w:t>
      </w:r>
      <w:r w:rsidRPr="00137334">
        <w:t xml:space="preserve"> logan</w:t>
      </w:r>
      <w:r>
        <w:t xml:space="preserve">ad8.tif and </w:t>
      </w:r>
      <w:proofErr w:type="spellStart"/>
      <w:r>
        <w:t>logansca.tif</w:t>
      </w:r>
      <w:proofErr w:type="spellEnd"/>
      <w:r>
        <w:t xml:space="preserve"> </w:t>
      </w:r>
      <w:r w:rsidRPr="00137334">
        <w:t xml:space="preserve">that </w:t>
      </w:r>
      <w:r>
        <w:t>respectively contain D8 and D-Infinity contributing area.</w:t>
      </w:r>
      <w:proofErr w:type="gramEnd"/>
      <w:r>
        <w:t xml:space="preserve">  The last command produces the file loganad8o.tif that is D8 contributing area evaluated upslope of outlets in the </w:t>
      </w:r>
      <w:proofErr w:type="spellStart"/>
      <w:r>
        <w:t>outlet.shp</w:t>
      </w:r>
      <w:proofErr w:type="spellEnd"/>
      <w:r>
        <w:t xml:space="preserve"> shapefile.</w:t>
      </w:r>
    </w:p>
    <w:p w:rsidR="00D9126A" w:rsidRPr="00137334" w:rsidRDefault="00D9126A" w:rsidP="00D9126A">
      <w:pPr>
        <w:pStyle w:val="ListParagraph"/>
        <w:numPr>
          <w:ilvl w:val="0"/>
          <w:numId w:val="25"/>
        </w:numPr>
      </w:pPr>
      <w:proofErr w:type="spellStart"/>
      <w:r>
        <w:t>Gridnet</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Gridnet</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w:t>
      </w:r>
      <w:proofErr w:type="spellStart"/>
      <w:r w:rsidRPr="00137334">
        <w:rPr>
          <w:rFonts w:ascii="CourierPS" w:hAnsi="CourierPS" w:cs="Arial"/>
          <w:szCs w:val="18"/>
        </w:rPr>
        <w:t>plen</w:t>
      </w:r>
      <w:proofErr w:type="spellEnd"/>
      <w:r w:rsidRPr="00137334">
        <w:rPr>
          <w:rFonts w:ascii="CourierPS" w:hAnsi="CourierPS" w:cs="Arial"/>
          <w:szCs w:val="18"/>
        </w:rPr>
        <w:t xml:space="preserve"> </w:t>
      </w:r>
      <w:proofErr w:type="spellStart"/>
      <w:r w:rsidRPr="00137334">
        <w:rPr>
          <w:rFonts w:ascii="CourierPS" w:hAnsi="CourierPS" w:cs="Arial"/>
          <w:szCs w:val="18"/>
        </w:rPr>
        <w:t>loganplen.tif</w:t>
      </w:r>
      <w:proofErr w:type="spellEnd"/>
      <w:r w:rsidRPr="00137334">
        <w:rPr>
          <w:rFonts w:ascii="CourierPS" w:hAnsi="CourierPS" w:cs="Arial"/>
          <w:szCs w:val="18"/>
        </w:rPr>
        <w:t xml:space="preserve"> -</w:t>
      </w:r>
      <w:proofErr w:type="spellStart"/>
      <w:r w:rsidRPr="00137334">
        <w:rPr>
          <w:rFonts w:ascii="CourierPS" w:hAnsi="CourierPS" w:cs="Arial"/>
          <w:szCs w:val="18"/>
        </w:rPr>
        <w:t>tlen</w:t>
      </w:r>
      <w:proofErr w:type="spellEnd"/>
      <w:r w:rsidRPr="00137334">
        <w:rPr>
          <w:rFonts w:ascii="CourierPS" w:hAnsi="CourierPS" w:cs="Arial"/>
          <w:szCs w:val="18"/>
        </w:rPr>
        <w:t xml:space="preserve"> </w:t>
      </w:r>
      <w:proofErr w:type="spellStart"/>
      <w:r w:rsidRPr="00137334">
        <w:rPr>
          <w:rFonts w:ascii="CourierPS" w:hAnsi="CourierPS" w:cs="Arial"/>
          <w:szCs w:val="18"/>
        </w:rPr>
        <w:t>logantlen.tif</w:t>
      </w:r>
      <w:proofErr w:type="spellEnd"/>
      <w:r w:rsidRPr="00137334">
        <w:rPr>
          <w:rFonts w:ascii="CourierPS" w:hAnsi="CourierPS" w:cs="Arial"/>
          <w:szCs w:val="18"/>
        </w:rPr>
        <w:t xml:space="preserve"> -</w:t>
      </w:r>
      <w:proofErr w:type="spellStart"/>
      <w:r w:rsidRPr="00137334">
        <w:rPr>
          <w:rFonts w:ascii="CourierPS" w:hAnsi="CourierPS" w:cs="Arial"/>
          <w:szCs w:val="18"/>
        </w:rPr>
        <w:t>gord</w:t>
      </w:r>
      <w:proofErr w:type="spellEnd"/>
      <w:r w:rsidRPr="00137334">
        <w:rPr>
          <w:rFonts w:ascii="CourierPS" w:hAnsi="CourierPS" w:cs="Arial"/>
          <w:szCs w:val="18"/>
        </w:rPr>
        <w:t xml:space="preserve"> </w:t>
      </w:r>
      <w:proofErr w:type="spellStart"/>
      <w:r w:rsidRPr="00137334">
        <w:rPr>
          <w:rFonts w:ascii="CourierPS" w:hAnsi="CourierPS" w:cs="Arial"/>
          <w:szCs w:val="18"/>
        </w:rPr>
        <w:t>logangord.tif</w:t>
      </w:r>
      <w:proofErr w:type="spellEnd"/>
      <w:r w:rsidRPr="00137334">
        <w:rPr>
          <w:rFonts w:ascii="CourierPS" w:hAnsi="CourierPS" w:cs="Arial"/>
          <w:szCs w:val="18"/>
        </w:rPr>
        <w:t xml:space="preserve"> </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is produces</w:t>
      </w:r>
      <w:r w:rsidRPr="00137334">
        <w:t xml:space="preserve"> the output file</w:t>
      </w:r>
      <w:r>
        <w:t>s</w:t>
      </w:r>
      <w:r w:rsidRPr="00137334">
        <w:t xml:space="preserve"> </w:t>
      </w:r>
      <w:proofErr w:type="spellStart"/>
      <w:r>
        <w:t>loganplen.tif</w:t>
      </w:r>
      <w:proofErr w:type="spellEnd"/>
      <w:r>
        <w:t xml:space="preserve">, </w:t>
      </w:r>
      <w:proofErr w:type="spellStart"/>
      <w:r>
        <w:t>logantlen.tif</w:t>
      </w:r>
      <w:proofErr w:type="spellEnd"/>
      <w:r>
        <w:t xml:space="preserve"> and </w:t>
      </w:r>
      <w:proofErr w:type="spellStart"/>
      <w:r>
        <w:t>logangord.tif</w:t>
      </w:r>
      <w:proofErr w:type="spellEnd"/>
      <w:r>
        <w:t xml:space="preserve">, containing respectively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D9126A" w:rsidRDefault="00D9126A" w:rsidP="00D9126A">
      <w:pPr>
        <w:pStyle w:val="ListParagraph"/>
        <w:numPr>
          <w:ilvl w:val="0"/>
          <w:numId w:val="25"/>
        </w:numPr>
      </w:pPr>
      <w:proofErr w:type="spellStart"/>
      <w:r>
        <w:t>PeukerDouglas</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PeukerDouglas</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w:t>
      </w:r>
      <w:proofErr w:type="spellStart"/>
      <w:r w:rsidRPr="00137334">
        <w:rPr>
          <w:rFonts w:ascii="CourierPS" w:hAnsi="CourierPS" w:cs="Arial"/>
          <w:szCs w:val="18"/>
        </w:rPr>
        <w:t>ss</w:t>
      </w:r>
      <w:proofErr w:type="spellEnd"/>
      <w:r w:rsidRPr="00137334">
        <w:rPr>
          <w:rFonts w:ascii="CourierPS" w:hAnsi="CourierPS" w:cs="Arial"/>
          <w:szCs w:val="18"/>
        </w:rPr>
        <w:t xml:space="preserve"> </w:t>
      </w:r>
      <w:proofErr w:type="spellStart"/>
      <w:r w:rsidRPr="00137334">
        <w:rPr>
          <w:rFonts w:ascii="CourierPS" w:hAnsi="CourierPS" w:cs="Arial"/>
          <w:szCs w:val="18"/>
        </w:rPr>
        <w:t>loganss.tif</w:t>
      </w:r>
      <w:proofErr w:type="spellEnd"/>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is produces a skeleton of a stream network derived entirely from a local filter applied to the topography. </w:t>
      </w:r>
    </w:p>
    <w:p w:rsidR="00D9126A" w:rsidRDefault="00D9126A" w:rsidP="00D9126A">
      <w:pPr>
        <w:pStyle w:val="ListParagraph"/>
        <w:numPr>
          <w:ilvl w:val="0"/>
          <w:numId w:val="25"/>
        </w:numPr>
      </w:pPr>
      <w:proofErr w:type="spellStart"/>
      <w:r>
        <w:t>PeukerDouglas</w:t>
      </w:r>
      <w:proofErr w:type="spellEnd"/>
      <w:r>
        <w:t xml:space="preserve"> stream delineation</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A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ad8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wg</w:t>
      </w:r>
      <w:proofErr w:type="spellEnd"/>
      <w:r w:rsidRPr="00137334">
        <w:rPr>
          <w:rFonts w:ascii="CourierPS" w:hAnsi="CourierPS" w:cs="Arial"/>
          <w:szCs w:val="18"/>
        </w:rPr>
        <w:t xml:space="preserve"> </w:t>
      </w:r>
      <w:proofErr w:type="spellStart"/>
      <w:r w:rsidRPr="00137334">
        <w:rPr>
          <w:rFonts w:ascii="CourierPS" w:hAnsi="CourierPS" w:cs="Arial"/>
          <w:szCs w:val="18"/>
        </w:rPr>
        <w:t>loganss.tif</w:t>
      </w:r>
      <w:proofErr w:type="spellEnd"/>
    </w:p>
    <w:p w:rsidR="00D9126A" w:rsidRPr="00137334" w:rsidRDefault="00D9126A" w:rsidP="00D9126A">
      <w:pPr>
        <w:spacing w:after="0" w:line="240" w:lineRule="auto"/>
        <w:ind w:left="717" w:hanging="357"/>
        <w:rPr>
          <w:rFonts w:ascii="CourierPS" w:hAnsi="CourierPS" w:cs="Arial"/>
          <w:szCs w:val="18"/>
        </w:rPr>
      </w:pPr>
      <w:proofErr w:type="spellStart"/>
      <w:r w:rsidRPr="00137334">
        <w:rPr>
          <w:rFonts w:ascii="CourierPS" w:hAnsi="CourierPS" w:cs="Arial"/>
          <w:szCs w:val="18"/>
        </w:rPr>
        <w:t>mpiexec</w:t>
      </w:r>
      <w:proofErr w:type="spell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Dropanalysis</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ad8 loganad8.tif -</w:t>
      </w:r>
      <w:proofErr w:type="spellStart"/>
      <w:r w:rsidRPr="00137334">
        <w:rPr>
          <w:rFonts w:ascii="CourierPS" w:hAnsi="CourierPS" w:cs="Arial"/>
          <w:szCs w:val="18"/>
        </w:rPr>
        <w:t>ssa</w:t>
      </w:r>
      <w:proofErr w:type="spellEnd"/>
      <w:r w:rsidRPr="00137334">
        <w:rPr>
          <w:rFonts w:ascii="CourierPS" w:hAnsi="CourierPS" w:cs="Arial"/>
          <w:szCs w:val="18"/>
        </w:rPr>
        <w:t xml:space="preserve">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drp</w:t>
      </w:r>
      <w:proofErr w:type="spellEnd"/>
      <w:r w:rsidRPr="00137334">
        <w:rPr>
          <w:rFonts w:ascii="CourierPS" w:hAnsi="CourierPS" w:cs="Arial"/>
          <w:szCs w:val="18"/>
        </w:rPr>
        <w:t xml:space="preserve"> logandrp.txt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par 5 500 10 0 </w:t>
      </w:r>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Threshold -</w:t>
      </w:r>
      <w:proofErr w:type="spellStart"/>
      <w:r w:rsidRPr="00137334">
        <w:rPr>
          <w:rFonts w:ascii="CourierPS" w:hAnsi="CourierPS" w:cs="Arial"/>
          <w:szCs w:val="18"/>
        </w:rPr>
        <w:t>ssa</w:t>
      </w:r>
      <w:proofErr w:type="spellEnd"/>
      <w:r w:rsidRPr="00137334">
        <w:rPr>
          <w:rFonts w:ascii="CourierPS" w:hAnsi="CourierPS" w:cs="Arial"/>
          <w:szCs w:val="18"/>
        </w:rPr>
        <w:t xml:space="preserve">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src</w:t>
      </w:r>
      <w:proofErr w:type="spellEnd"/>
      <w:r w:rsidRPr="00137334">
        <w:rPr>
          <w:rFonts w:ascii="CourierPS" w:hAnsi="CourierPS" w:cs="Arial"/>
          <w:szCs w:val="18"/>
        </w:rPr>
        <w:t xml:space="preserve"> </w:t>
      </w:r>
      <w:proofErr w:type="spellStart"/>
      <w:r w:rsidRPr="00137334">
        <w:rPr>
          <w:rFonts w:ascii="CourierPS" w:hAnsi="CourierPS" w:cs="Arial"/>
          <w:szCs w:val="18"/>
        </w:rPr>
        <w:t>logansrc.tif</w:t>
      </w:r>
      <w:proofErr w:type="spellEnd"/>
      <w:r w:rsidRPr="00137334">
        <w:rPr>
          <w:rFonts w:ascii="CourierPS" w:hAnsi="CourierPS" w:cs="Arial"/>
          <w:szCs w:val="18"/>
        </w:rPr>
        <w:t xml:space="preserve"> -thresh </w:t>
      </w:r>
      <w:r>
        <w:rPr>
          <w:rFonts w:ascii="CourierPS" w:hAnsi="CourierPS" w:cs="Arial"/>
          <w:szCs w:val="18"/>
        </w:rPr>
        <w:t>300</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ese three commands evaluate the weighted contributing area of the </w:t>
      </w:r>
      <w:proofErr w:type="spellStart"/>
      <w:r>
        <w:t>PeukerDouglas</w:t>
      </w:r>
      <w:proofErr w:type="spellEnd"/>
      <w:r>
        <w:t xml:space="preserve"> stream network skeleton, </w:t>
      </w:r>
      <w:proofErr w:type="gramStart"/>
      <w:r>
        <w:t>then</w:t>
      </w:r>
      <w:proofErr w:type="gramEnd"/>
      <w:r>
        <w:t xml:space="preserve"> use stream drop analysis to apply a range of thresholds to this weighted contributing area grid to identify the smallest threshold for which the mean stream drop of first order streams is not significantly different from the mean stream drop of higher order streams.  This is the constant drop law </w:t>
      </w:r>
      <w:r w:rsidR="00335C80">
        <w:fldChar w:fldCharType="begin"/>
      </w:r>
      <w:r>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335C80">
        <w:fldChar w:fldCharType="separate"/>
      </w:r>
      <w:r>
        <w:t>(Broscoe, 1959)</w:t>
      </w:r>
      <w:r w:rsidR="00335C80">
        <w:fldChar w:fldCharType="end"/>
      </w:r>
      <w:r>
        <w:t xml:space="preserve">, and TauDEM uses it here to identify the highest resolution stream network that complies with this law as an objective way of identifying the stream delineation threshold.  The output results include a table (logandrp.txt) that reports the stream drop statistics for each threshold examined.  </w:t>
      </w:r>
    </w:p>
    <w:tbl>
      <w:tblPr>
        <w:tblW w:w="8845" w:type="dxa"/>
        <w:tblLook w:val="04A0" w:firstRow="1" w:lastRow="0" w:firstColumn="1" w:lastColumn="0" w:noHBand="0" w:noVBand="1"/>
      </w:tblPr>
      <w:tblGrid>
        <w:gridCol w:w="1109"/>
        <w:gridCol w:w="1069"/>
        <w:gridCol w:w="672"/>
        <w:gridCol w:w="826"/>
        <w:gridCol w:w="907"/>
        <w:gridCol w:w="896"/>
        <w:gridCol w:w="1160"/>
        <w:gridCol w:w="1287"/>
        <w:gridCol w:w="919"/>
      </w:tblGrid>
      <w:tr w:rsidR="00D9126A" w:rsidRPr="00027353" w:rsidTr="00D9126A">
        <w:trPr>
          <w:cantSplit/>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lastRenderedPageBreak/>
              <w:t>Threshold</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Drain</w:t>
            </w:r>
            <w:r>
              <w:rPr>
                <w:rFonts w:ascii="Calibri" w:eastAsia="Times New Roman" w:hAnsi="Calibri" w:cs="Times New Roman"/>
                <w:color w:val="000000"/>
              </w:rPr>
              <w:t xml:space="preserve"> </w:t>
            </w:r>
            <w:r w:rsidRPr="00027353">
              <w:rPr>
                <w:rFonts w:ascii="Calibri" w:eastAsia="Times New Roman" w:hAnsi="Calibri" w:cs="Times New Roman"/>
                <w:color w:val="000000"/>
              </w:rPr>
              <w:t>Den</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proofErr w:type="spellStart"/>
            <w:r w:rsidRPr="00027353">
              <w:rPr>
                <w:rFonts w:ascii="Calibri" w:eastAsia="Times New Roman" w:hAnsi="Calibri" w:cs="Times New Roman"/>
                <w:color w:val="000000"/>
              </w:rPr>
              <w:t>Std</w:t>
            </w:r>
            <w:proofErr w:type="spellEnd"/>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proofErr w:type="spellStart"/>
            <w:r w:rsidRPr="00027353">
              <w:rPr>
                <w:rFonts w:ascii="Calibri" w:eastAsia="Times New Roman" w:hAnsi="Calibri" w:cs="Times New Roman"/>
                <w:color w:val="000000"/>
              </w:rPr>
              <w:t>Std</w:t>
            </w:r>
            <w:proofErr w:type="spellEnd"/>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T</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46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256</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8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6.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5.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6.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1.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6</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5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5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5.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7.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2.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9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7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9.9</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3.3</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1.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35</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52</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5.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2.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8</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6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9</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99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9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1.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7.4</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6.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48</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90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8</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6.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97</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35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1</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4.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2.6</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2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7.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6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7.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12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7.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5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7.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8.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2</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4.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89.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3.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6.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0.93</w:t>
            </w:r>
          </w:p>
        </w:tc>
      </w:tr>
    </w:tbl>
    <w:p w:rsidR="00D9126A" w:rsidRDefault="00D9126A" w:rsidP="00D9126A">
      <w:pPr>
        <w:ind w:left="360"/>
      </w:pPr>
      <w:r>
        <w:t xml:space="preserve">The last column of this gives T statistics for the differences of first and higher order streams.  Using a threshold of |2| as indicating significance in this T test the threshold of 300 is chosen in this case as the objective stream delineation threshold.  This was used in the last command to output the </w:t>
      </w:r>
      <w:proofErr w:type="spellStart"/>
      <w:r>
        <w:t>logansrc.tif</w:t>
      </w:r>
      <w:proofErr w:type="spellEnd"/>
      <w:r>
        <w:t xml:space="preserve"> stream raster grid</w:t>
      </w:r>
    </w:p>
    <w:p w:rsidR="00D9126A" w:rsidRDefault="00D9126A" w:rsidP="00D9126A">
      <w:pPr>
        <w:pStyle w:val="ListParagraph"/>
        <w:numPr>
          <w:ilvl w:val="0"/>
          <w:numId w:val="25"/>
        </w:numPr>
      </w:pPr>
      <w:r>
        <w:t>Stream Network</w:t>
      </w:r>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Streamnet</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ad8 loganad8.tif -</w:t>
      </w:r>
      <w:proofErr w:type="spellStart"/>
      <w:r w:rsidRPr="00137334">
        <w:rPr>
          <w:rFonts w:ascii="CourierPS" w:hAnsi="CourierPS" w:cs="Arial"/>
          <w:szCs w:val="18"/>
        </w:rPr>
        <w:t>src</w:t>
      </w:r>
      <w:proofErr w:type="spellEnd"/>
      <w:r w:rsidRPr="00137334">
        <w:rPr>
          <w:rFonts w:ascii="CourierPS" w:hAnsi="CourierPS" w:cs="Arial"/>
          <w:szCs w:val="18"/>
        </w:rPr>
        <w:t xml:space="preserve"> </w:t>
      </w:r>
      <w:proofErr w:type="spellStart"/>
      <w:r w:rsidRPr="00137334">
        <w:rPr>
          <w:rFonts w:ascii="CourierPS" w:hAnsi="CourierPS" w:cs="Arial"/>
          <w:szCs w:val="18"/>
        </w:rPr>
        <w:t>logansrc.tif</w:t>
      </w:r>
      <w:proofErr w:type="spellEnd"/>
      <w:r w:rsidRPr="00137334">
        <w:rPr>
          <w:rFonts w:ascii="CourierPS" w:hAnsi="CourierPS" w:cs="Arial"/>
          <w:szCs w:val="18"/>
        </w:rPr>
        <w:t xml:space="preserve"> -</w:t>
      </w:r>
      <w:proofErr w:type="spellStart"/>
      <w:r w:rsidRPr="00137334">
        <w:rPr>
          <w:rFonts w:ascii="CourierPS" w:hAnsi="CourierPS" w:cs="Arial"/>
          <w:szCs w:val="18"/>
        </w:rPr>
        <w:t>ord</w:t>
      </w:r>
      <w:proofErr w:type="spellEnd"/>
      <w:r w:rsidRPr="00137334">
        <w:rPr>
          <w:rFonts w:ascii="CourierPS" w:hAnsi="CourierPS" w:cs="Arial"/>
          <w:szCs w:val="18"/>
        </w:rPr>
        <w:t xml:space="preserve"> loganord3.tif -tree logantree.dat -coord logancoord.dat -net </w:t>
      </w:r>
      <w:proofErr w:type="spellStart"/>
      <w:r w:rsidRPr="00137334">
        <w:rPr>
          <w:rFonts w:ascii="CourierPS" w:hAnsi="CourierPS" w:cs="Arial"/>
          <w:szCs w:val="18"/>
        </w:rPr>
        <w:t>logannet.shp</w:t>
      </w:r>
      <w:proofErr w:type="spellEnd"/>
      <w:r w:rsidRPr="00137334">
        <w:rPr>
          <w:rFonts w:ascii="CourierPS" w:hAnsi="CourierPS" w:cs="Arial"/>
          <w:szCs w:val="18"/>
        </w:rPr>
        <w:t xml:space="preserve"> -w </w:t>
      </w:r>
      <w:proofErr w:type="spellStart"/>
      <w:r w:rsidRPr="00137334">
        <w:rPr>
          <w:rFonts w:ascii="CourierPS" w:hAnsi="CourierPS" w:cs="Arial"/>
          <w:szCs w:val="18"/>
        </w:rPr>
        <w:t>loganw.tif</w:t>
      </w:r>
      <w:proofErr w:type="spellEnd"/>
      <w:r w:rsidRPr="00137334">
        <w:rPr>
          <w:rFonts w:ascii="CourierPS" w:hAnsi="CourierPS" w:cs="Arial"/>
          <w:szCs w:val="18"/>
        </w:rPr>
        <w:t xml:space="preserve"> -o </w:t>
      </w:r>
      <w:proofErr w:type="spellStart"/>
      <w:r>
        <w:rPr>
          <w:rFonts w:ascii="CourierPS" w:hAnsi="CourierPS" w:cs="CourierPS"/>
        </w:rPr>
        <w:t>loganoutlet</w:t>
      </w:r>
      <w:r w:rsidRPr="00137334">
        <w:rPr>
          <w:rFonts w:ascii="CourierPS" w:hAnsi="CourierPS" w:cs="Arial"/>
          <w:szCs w:val="18"/>
        </w:rPr>
        <w:t>.shp</w:t>
      </w:r>
      <w:proofErr w:type="spellEnd"/>
    </w:p>
    <w:p w:rsidR="00D9126A" w:rsidRPr="00137334" w:rsidRDefault="00D9126A" w:rsidP="00D9126A">
      <w:pPr>
        <w:spacing w:after="0" w:line="240" w:lineRule="auto"/>
        <w:ind w:left="717" w:hanging="357"/>
        <w:rPr>
          <w:rFonts w:ascii="CourierPS" w:hAnsi="CourierPS" w:cs="Arial"/>
          <w:szCs w:val="18"/>
        </w:rPr>
      </w:pPr>
    </w:p>
    <w:p w:rsidR="00D9126A" w:rsidRDefault="00D9126A" w:rsidP="00D9126A">
      <w:pPr>
        <w:pStyle w:val="ListParagraph"/>
        <w:numPr>
          <w:ilvl w:val="0"/>
          <w:numId w:val="1"/>
        </w:numPr>
        <w:spacing w:after="0"/>
      </w:pPr>
      <w:r>
        <w:t xml:space="preserve">This produces a number of outputs illustrated below.  These include a shapefile of the stream network and subwatersheds draining to each link of the stream network shapefile.  This is one a key output from TauDEM.  Each link in the stream network has a unique identifier that is linked to downstream and upstream links.  Each subwatershed also has a unique identifier that is referenced in terms of the stream network that it drains to.  This information enables construction of a subwatershed based distributed hydrologic model with flow from subwatersheds being connected to, accumulated in, and routed along the appropriate stream reaches.   </w:t>
      </w:r>
    </w:p>
    <w:p w:rsidR="00D9126A" w:rsidRDefault="00D9126A" w:rsidP="00D9126A">
      <w:pPr>
        <w:ind w:left="360"/>
        <w:jc w:val="center"/>
      </w:pPr>
      <w:r>
        <w:object w:dxaOrig="7515" w:dyaOrig="100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387.75pt" o:ole="">
            <v:imagedata r:id="rId32" o:title=""/>
          </v:shape>
          <o:OLEObject Type="Embed" ProgID="PBrush" ShapeID="_x0000_i1025" DrawAspect="Content" ObjectID="_1505630317" r:id="rId33"/>
        </w:object>
      </w:r>
    </w:p>
    <w:p w:rsidR="00D9126A" w:rsidRPr="00D9126A" w:rsidRDefault="00D9126A" w:rsidP="00D9126A">
      <w:pPr>
        <w:rPr>
          <w:rFonts w:ascii="CourierPS" w:hAnsi="CourierPS" w:cs="Arial"/>
          <w:szCs w:val="18"/>
        </w:rPr>
      </w:pPr>
      <w:r>
        <w:t>These examples have illustrated the use of key TauDEM command line functions to delineate watersheds.  A summary of TauDEM command line functions with brief descriptions of their functionality is given below.  Refer also to the TauDEM ArcGIS toolbox CHM help which provides more comprehensive information on what each function does and the full command line input specifications below.</w:t>
      </w:r>
    </w:p>
    <w:p w:rsidR="00C022C8" w:rsidRDefault="00C022C8" w:rsidP="00C022C8">
      <w:pPr>
        <w:pStyle w:val="ListParagraph"/>
        <w:spacing w:after="0"/>
      </w:pPr>
    </w:p>
    <w:tbl>
      <w:tblPr>
        <w:tblW w:w="91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
        <w:gridCol w:w="2335"/>
        <w:gridCol w:w="6464"/>
      </w:tblGrid>
      <w:tr w:rsidR="00860C38" w:rsidRPr="00AB0063" w:rsidTr="006C45FA">
        <w:tc>
          <w:tcPr>
            <w:tcW w:w="400"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Function</w:t>
            </w:r>
          </w:p>
        </w:tc>
        <w:tc>
          <w:tcPr>
            <w:tcW w:w="6464"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Description</w:t>
            </w:r>
          </w:p>
        </w:tc>
      </w:tr>
      <w:tr w:rsidR="00AB0063" w:rsidRPr="00AB0063" w:rsidTr="006C45FA">
        <w:tc>
          <w:tcPr>
            <w:tcW w:w="9199" w:type="dxa"/>
            <w:gridSpan w:val="3"/>
            <w:shd w:val="clear" w:color="auto" w:fill="auto"/>
            <w:noWrap/>
            <w:vAlign w:val="bottom"/>
            <w:hideMark/>
          </w:tcPr>
          <w:p w:rsidR="00AB0063" w:rsidRPr="00AB0063" w:rsidRDefault="00AB0063" w:rsidP="00AB0063">
            <w:pPr>
              <w:spacing w:before="100" w:beforeAutospacing="1" w:after="100" w:afterAutospacing="1" w:line="240" w:lineRule="auto"/>
            </w:pPr>
            <w:r w:rsidRPr="00AB0063">
              <w:t xml:space="preserve">1.  Basic Grid Analysis Functions </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PitRemove</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Pits are grid cells surrounded by higher terrain.  A hydrologically correct DEM has no pits so that a drainage path can be defined from each grid cell to the edge of the domain.  </w:t>
            </w:r>
            <w:proofErr w:type="spellStart"/>
            <w:r w:rsidRPr="00AB0063">
              <w:t>PitRemove</w:t>
            </w:r>
            <w:proofErr w:type="spellEnd"/>
            <w:r w:rsidRPr="00AB0063">
              <w:t xml:space="preserve"> takes as input an elevation data grid and outputs a hydrologically correct elevation grid with pits filled, using the flooding algorithm. </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Dir</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the hydrologically correct elevation grid and outputs D8 flow direction and slope for each grid cell.  In flat areas flow directions are assigned away from higher ground and towards lower </w:t>
            </w:r>
            <w:r w:rsidRPr="00AB0063">
              <w:lastRenderedPageBreak/>
              <w:t>groun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DinfFlowDir</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ssigns a flow direction based on steepest slope on a triangular facet following the D</w:t>
            </w:r>
            <w:r w:rsidRPr="00AB0063">
              <w:sym w:font="Symbol" w:char="F0A5"/>
            </w:r>
            <w:r w:rsidRPr="00AB0063">
              <w:t xml:space="preserve"> model. This is recorded as an angle in radians anti-clockwise from east.</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8</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8 flow directions grid and outputs the contributing area as the number of grid cells draining through each grid cell.  (Optionally accumulates an input weight gri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inf</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w:t>
            </w:r>
            <w:r w:rsidRPr="00AB0063">
              <w:sym w:font="Symbol" w:char="F0A5"/>
            </w:r>
            <w:r w:rsidRPr="00AB0063">
              <w:t xml:space="preserve"> flow direction grid and outputs the specific catchment area.  Specific catchment area is defined as contributing area per unit contour length.  (Optionally accumulates an input weight grid)</w:t>
            </w:r>
          </w:p>
        </w:tc>
      </w:tr>
      <w:tr w:rsidR="00860C38" w:rsidRPr="00AB0063" w:rsidTr="006C45FA">
        <w:trPr>
          <w:cantSplit/>
        </w:trPr>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GridNet</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a D8 flow directions file and outputs three grid files: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plen</w:t>
            </w:r>
            <w:proofErr w:type="spellEnd"/>
            <w:proofErr w:type="gramEnd"/>
            <w:r w:rsidRPr="00AB0063">
              <w:t xml:space="preserve"> contains the path length from the furthest cell that drains to each cell.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tlen</w:t>
            </w:r>
            <w:proofErr w:type="spellEnd"/>
            <w:proofErr w:type="gramEnd"/>
            <w:r w:rsidRPr="00AB0063">
              <w:t xml:space="preserve"> contains the total length of all paths draining to each cell.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gord</w:t>
            </w:r>
            <w:proofErr w:type="spellEnd"/>
            <w:proofErr w:type="gramEnd"/>
            <w:r w:rsidRPr="00AB0063">
              <w:t xml:space="preserve"> contains the Strahler order associated with that cell for a flow network defined using the D8 flow directions and including each grid cell.  </w:t>
            </w:r>
          </w:p>
        </w:tc>
      </w:tr>
      <w:tr w:rsidR="00AB0063" w:rsidRPr="00AB0063" w:rsidTr="006C45FA">
        <w:tc>
          <w:tcPr>
            <w:tcW w:w="9199" w:type="dxa"/>
            <w:gridSpan w:val="3"/>
            <w:shd w:val="clear" w:color="auto" w:fill="auto"/>
            <w:noWrap/>
            <w:hideMark/>
          </w:tcPr>
          <w:p w:rsidR="00AB0063" w:rsidRPr="00AB0063" w:rsidRDefault="00AB0063" w:rsidP="00AB0063">
            <w:pPr>
              <w:spacing w:before="100" w:beforeAutospacing="1" w:after="100" w:afterAutospacing="1" w:line="240" w:lineRule="auto"/>
            </w:pPr>
            <w:r w:rsidRPr="00AB0063">
              <w:t xml:space="preserve">2.  Stream Network Functions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PeukerDouglas</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n elevation grid and outputs an indicator (1</w:t>
            </w:r>
            <w:proofErr w:type="gramStart"/>
            <w:r w:rsidRPr="00AB0063">
              <w:t>,0</w:t>
            </w:r>
            <w:proofErr w:type="gramEnd"/>
            <w:r w:rsidRPr="00AB0063">
              <w:t xml:space="preserve">) grid of candidate stream cells according to the Peuker and Douglas algorithm.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Threshold</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any grid and outputs an indicator (1</w:t>
            </w:r>
            <w:proofErr w:type="gramStart"/>
            <w:r w:rsidRPr="00AB0063">
              <w:t>,0</w:t>
            </w:r>
            <w:proofErr w:type="gramEnd"/>
            <w:r w:rsidRPr="00AB0063">
              <w:t>) grid of grid cells that have values &gt;= the input threshold.  This is used to delineate stream networks from contributing area and similar gri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PathExtremeUp</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the extreme (either maximum or minimum) upslope value from an input grid based on the D8 flow directions.  Used in some stream delineation metho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SlopeArea</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Evaluates </w:t>
            </w:r>
            <w:proofErr w:type="spellStart"/>
            <w:r w:rsidRPr="00AB0063">
              <w:t>S</w:t>
            </w:r>
            <w:r w:rsidRPr="00E22187">
              <w:rPr>
                <w:vertAlign w:val="superscript"/>
              </w:rPr>
              <w:t>m</w:t>
            </w:r>
            <w:r w:rsidRPr="00AB0063">
              <w:t>a</w:t>
            </w:r>
            <w:r w:rsidRPr="00E22187">
              <w:rPr>
                <w:vertAlign w:val="superscript"/>
              </w:rPr>
              <w:t>n</w:t>
            </w:r>
            <w:proofErr w:type="spellEnd"/>
            <w:r w:rsidRPr="00AB0063">
              <w:t xml:space="preserve"> based on slope and specific catchment area grid inputs, and parameters m and n.  Uses with slope-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LengthArea</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A &gt;= M Ly and outputs an indicator (1</w:t>
            </w:r>
            <w:proofErr w:type="gramStart"/>
            <w:r w:rsidRPr="00AB0063">
              <w:t>,0</w:t>
            </w:r>
            <w:proofErr w:type="gramEnd"/>
            <w:r w:rsidRPr="00AB0063">
              <w:t xml:space="preserve">) grid based on upslope path length and D8 contributing area grid inputs, and parameters M and y.  Used with length-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DropAnalysis</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pplies a series of thresholds and outputs a table of stream statistics used in objectively selecting the stream delineation threshold.</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StreamNet</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Produces a vector network (shapefile) from a stream raster grid.  Outputs a grid of subwatersheds draining to each stream network link</w:t>
            </w:r>
          </w:p>
        </w:tc>
      </w:tr>
      <w:tr w:rsidR="00860C38" w:rsidRPr="00AB0063" w:rsidTr="006C45FA">
        <w:tc>
          <w:tcPr>
            <w:tcW w:w="400" w:type="dxa"/>
            <w:shd w:val="clear" w:color="auto" w:fill="auto"/>
            <w:noWrap/>
            <w:hideMark/>
          </w:tcPr>
          <w:p w:rsidR="0062106B" w:rsidRPr="00AB0063" w:rsidRDefault="0062106B" w:rsidP="004D487A">
            <w:pPr>
              <w:spacing w:before="100" w:beforeAutospacing="1" w:after="100" w:afterAutospacing="1" w:line="240" w:lineRule="auto"/>
            </w:pPr>
          </w:p>
        </w:tc>
        <w:tc>
          <w:tcPr>
            <w:tcW w:w="2335" w:type="dxa"/>
            <w:shd w:val="clear" w:color="auto" w:fill="auto"/>
            <w:noWrap/>
            <w:hideMark/>
          </w:tcPr>
          <w:p w:rsidR="0062106B" w:rsidRPr="00AB0063" w:rsidRDefault="0062106B" w:rsidP="004D487A">
            <w:pPr>
              <w:spacing w:before="100" w:beforeAutospacing="1" w:after="100" w:afterAutospacing="1" w:line="240" w:lineRule="auto"/>
            </w:pPr>
            <w:proofErr w:type="spellStart"/>
            <w:r w:rsidRPr="00AB0063">
              <w:t>MoveOutletsToStreams</w:t>
            </w:r>
            <w:proofErr w:type="spellEnd"/>
          </w:p>
        </w:tc>
        <w:tc>
          <w:tcPr>
            <w:tcW w:w="6464" w:type="dxa"/>
            <w:shd w:val="clear" w:color="auto" w:fill="auto"/>
            <w:noWrap/>
            <w:hideMark/>
          </w:tcPr>
          <w:p w:rsidR="0062106B" w:rsidRPr="00AB0063" w:rsidRDefault="0062106B" w:rsidP="004D487A">
            <w:pPr>
              <w:spacing w:before="100" w:beforeAutospacing="1" w:after="100" w:afterAutospacing="1" w:line="240" w:lineRule="auto"/>
            </w:pPr>
            <w:r w:rsidRPr="00AB0063">
              <w:t>Adjusts the position of outlets by moving them downslope along D8 flow directions until they reach a stream.</w:t>
            </w:r>
          </w:p>
        </w:tc>
      </w:tr>
      <w:tr w:rsidR="0062106B" w:rsidRPr="00AB0063" w:rsidTr="006C45FA">
        <w:tc>
          <w:tcPr>
            <w:tcW w:w="9199" w:type="dxa"/>
            <w:gridSpan w:val="3"/>
            <w:shd w:val="clear" w:color="auto" w:fill="auto"/>
            <w:noWrap/>
            <w:hideMark/>
          </w:tcPr>
          <w:p w:rsidR="0062106B" w:rsidRPr="00AB0063" w:rsidRDefault="0062106B" w:rsidP="00AB0063">
            <w:pPr>
              <w:spacing w:before="100" w:beforeAutospacing="1" w:after="100" w:afterAutospacing="1" w:line="240" w:lineRule="auto"/>
            </w:pPr>
            <w:r w:rsidRPr="00AB0063">
              <w:t xml:space="preserve">3.  Specialized grid analysis functions    </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SlopeAreaRatio</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atio S/A where S is slope and A contributing area</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863F96" w:rsidP="00AB0063">
            <w:pPr>
              <w:spacing w:before="100" w:beforeAutospacing="1" w:after="100" w:afterAutospacing="1" w:line="240" w:lineRule="auto"/>
            </w:pPr>
            <w:r>
              <w:t>D8HDist</w:t>
            </w:r>
            <w:r w:rsidR="0062106B" w:rsidRPr="00AB0063">
              <w:t>ToStr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horizontal distance to stream along D8 flow direction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UpDependence</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upslope dependence</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Decay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decay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ConcLim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concentration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TransLim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transport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Rev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everse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DistDown</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Calculates distance downslope to a target zone (typically stream) using </w:t>
            </w:r>
            <w:proofErr w:type="spellStart"/>
            <w:r w:rsidRPr="00AB0063">
              <w:t>Dinf</w:t>
            </w:r>
            <w:proofErr w:type="spellEnd"/>
            <w:r w:rsidRPr="00AB0063">
              <w:t xml:space="preserve"> flow directions.  Options include vertical, horizontal, along slope and </w:t>
            </w:r>
            <w:proofErr w:type="spellStart"/>
            <w:r w:rsidRPr="00AB0063">
              <w:t>pythagorus</w:t>
            </w:r>
            <w:proofErr w:type="spellEnd"/>
            <w:r w:rsidRPr="00AB0063">
              <w:t xml:space="preserve"> </w:t>
            </w:r>
            <w:proofErr w:type="gramStart"/>
            <w:r w:rsidRPr="00AB0063">
              <w:t>distances ,</w:t>
            </w:r>
            <w:proofErr w:type="gramEnd"/>
            <w:r w:rsidRPr="00AB0063">
              <w:t xml:space="preserve"> computed using minimum, maximum, or flow weighted averaging along multiple </w:t>
            </w:r>
            <w:proofErr w:type="spellStart"/>
            <w:r w:rsidRPr="00AB0063">
              <w:t>Dinf</w:t>
            </w:r>
            <w:proofErr w:type="spellEnd"/>
            <w:r w:rsidRPr="00AB0063">
              <w:t xml:space="preserve">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DistUp</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Calculates distance upslope to a ridge (grid cell with no inflow) using </w:t>
            </w:r>
            <w:proofErr w:type="spellStart"/>
            <w:r w:rsidRPr="00AB0063">
              <w:t>Dinf</w:t>
            </w:r>
            <w:proofErr w:type="spellEnd"/>
            <w:r w:rsidRPr="00AB0063">
              <w:t xml:space="preserve"> flow directions.  Options include vertical, horizontal, along slope and </w:t>
            </w:r>
            <w:proofErr w:type="spellStart"/>
            <w:r w:rsidRPr="00AB0063">
              <w:t>pythagorus</w:t>
            </w:r>
            <w:proofErr w:type="spellEnd"/>
            <w:r w:rsidRPr="00AB0063">
              <w:t xml:space="preserve"> </w:t>
            </w:r>
            <w:proofErr w:type="gramStart"/>
            <w:r w:rsidRPr="00AB0063">
              <w:t>distances ,</w:t>
            </w:r>
            <w:proofErr w:type="gramEnd"/>
            <w:r w:rsidRPr="00AB0063">
              <w:t xml:space="preserve"> computed using minimum, maximum, or flow weighted averaging along multiple </w:t>
            </w:r>
            <w:proofErr w:type="spellStart"/>
            <w:r w:rsidRPr="00AB0063">
              <w:t>Dinf</w:t>
            </w:r>
            <w:proofErr w:type="spellEnd"/>
            <w:r w:rsidRPr="00AB0063">
              <w:t xml:space="preserve">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Avalanche</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avalanche runout zone and distance to avalanche source in avalanche runout zone</w:t>
            </w:r>
          </w:p>
        </w:tc>
      </w:tr>
      <w:tr w:rsidR="00860C38" w:rsidRPr="00AB0063" w:rsidTr="006C45FA">
        <w:trPr>
          <w:cantSplit/>
        </w:trPr>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SlopeAveDown</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slope averaged over specified distance down D8 flow directions</w:t>
            </w:r>
          </w:p>
        </w:tc>
      </w:tr>
    </w:tbl>
    <w:p w:rsidR="00AB0063" w:rsidRPr="00AB0063" w:rsidRDefault="00AB0063" w:rsidP="00AB0063">
      <w:pPr>
        <w:pStyle w:val="Heading2"/>
      </w:pPr>
      <w:r w:rsidRPr="00AB0063">
        <w:t>Supported File Formats</w:t>
      </w:r>
    </w:p>
    <w:p w:rsidR="000B2919" w:rsidRDefault="00AB0063" w:rsidP="00AB0063">
      <w:r w:rsidRPr="00AB0063">
        <w:t>TauDEM version 5</w:t>
      </w:r>
      <w:r w:rsidR="0015704E">
        <w:t>.3</w:t>
      </w:r>
      <w:r w:rsidRPr="00AB0063">
        <w:t xml:space="preserve"> has been developed to read </w:t>
      </w:r>
      <w:r w:rsidR="0015704E">
        <w:t xml:space="preserve">any </w:t>
      </w:r>
      <w:r w:rsidR="00D4743D">
        <w:t xml:space="preserve">raster </w:t>
      </w:r>
      <w:r w:rsidR="0015704E">
        <w:t xml:space="preserve">supported by GDAL </w:t>
      </w:r>
      <w:r w:rsidRPr="00AB0063">
        <w:t xml:space="preserve">and write grid files in the </w:t>
      </w:r>
      <w:proofErr w:type="spellStart"/>
      <w:r w:rsidRPr="00AB0063">
        <w:t>GeoTiff</w:t>
      </w:r>
      <w:proofErr w:type="spellEnd"/>
      <w:r w:rsidRPr="00AB0063">
        <w:t xml:space="preserve"> (.</w:t>
      </w:r>
      <w:proofErr w:type="spellStart"/>
      <w:r w:rsidRPr="00AB0063">
        <w:t>tif</w:t>
      </w:r>
      <w:proofErr w:type="spellEnd"/>
      <w:r w:rsidRPr="00AB0063">
        <w:t>) format only</w:t>
      </w:r>
      <w:r w:rsidR="0015704E">
        <w:t xml:space="preserve">. </w:t>
      </w:r>
      <w:r>
        <w:t>TauDEM</w:t>
      </w:r>
      <w:r w:rsidRPr="00AB0063">
        <w:t xml:space="preserve"> reads and writes ESRI shape files and text files generally identified using the .dat extension.</w:t>
      </w:r>
    </w:p>
    <w:p w:rsidR="006C45FA" w:rsidRPr="006C45FA" w:rsidRDefault="006C45FA" w:rsidP="006C45FA">
      <w:pPr>
        <w:pStyle w:val="Heading2"/>
      </w:pPr>
      <w:r w:rsidRPr="006C45FA">
        <w:t>TauDEM Codes</w:t>
      </w:r>
    </w:p>
    <w:p w:rsidR="006C45FA" w:rsidRPr="006C45FA" w:rsidRDefault="006C45FA" w:rsidP="006C45FA">
      <w:r w:rsidRPr="006C45FA">
        <w:t xml:space="preserve">TauDEM works with numerous input and output file types, each of which contains data that needs to be interpreted differently.  To manage this, a set of character TauDEM codes has been developed.  The TauDEM codes are used both as suffixes in </w:t>
      </w:r>
      <w:proofErr w:type="spellStart"/>
      <w:r w:rsidRPr="006C45FA">
        <w:t>TauDEM’s</w:t>
      </w:r>
      <w:proofErr w:type="spellEnd"/>
      <w:r w:rsidRPr="006C45FA">
        <w:t xml:space="preserve"> default file names and as flags in the syntax of the command line functions.</w:t>
      </w:r>
    </w:p>
    <w:p w:rsidR="006C45FA" w:rsidRPr="006C45FA" w:rsidRDefault="006C45FA" w:rsidP="006C45FA">
      <w:pPr>
        <w:pStyle w:val="Heading2"/>
      </w:pPr>
      <w:r w:rsidRPr="006C45FA">
        <w:t>File Naming Convention</w:t>
      </w:r>
    </w:p>
    <w:p w:rsidR="006C45FA" w:rsidRPr="006C45FA" w:rsidRDefault="006C45FA" w:rsidP="006C45FA">
      <w:r w:rsidRPr="006C45FA">
        <w:t xml:space="preserve">In </w:t>
      </w:r>
      <w:proofErr w:type="spellStart"/>
      <w:r w:rsidRPr="006C45FA">
        <w:t>TauDEM’s</w:t>
      </w:r>
      <w:proofErr w:type="spellEnd"/>
      <w:r w:rsidRPr="006C45FA">
        <w:t xml:space="preserve"> default file naming convention, the name of the base digital elevation model is used as the base file name for the default file names of all of the different files generated based on that DEM.  Many of the TauDEM codes are used as suffixes, where they are combined with the base file name, followed by the </w:t>
      </w:r>
      <w:proofErr w:type="spellStart"/>
      <w:r w:rsidRPr="006C45FA">
        <w:t>extention</w:t>
      </w:r>
      <w:proofErr w:type="spellEnd"/>
      <w:r w:rsidRPr="006C45FA">
        <w:t>, to identify each of the various file types used by TauDEM.  For example, if “</w:t>
      </w:r>
      <w:proofErr w:type="spellStart"/>
      <w:r w:rsidRPr="006C45FA">
        <w:t>sss</w:t>
      </w:r>
      <w:proofErr w:type="spellEnd"/>
      <w:r w:rsidRPr="006C45FA">
        <w:t xml:space="preserve">” is the TauDEM code for a particular type of file, and “dem.tif” is the base elevation grid name, </w:t>
      </w:r>
      <w:proofErr w:type="gramStart"/>
      <w:r w:rsidRPr="006C45FA">
        <w:t>then</w:t>
      </w:r>
      <w:proofErr w:type="gramEnd"/>
      <w:r w:rsidRPr="006C45FA">
        <w:t xml:space="preserve"> the default file name for a grid of that type would be “</w:t>
      </w:r>
      <w:proofErr w:type="spellStart"/>
      <w:r w:rsidRPr="006C45FA">
        <w:t>demsss.tif</w:t>
      </w:r>
      <w:proofErr w:type="spellEnd"/>
      <w:r w:rsidRPr="006C45FA">
        <w:t>”, the default file name of a shapefile would be “</w:t>
      </w:r>
      <w:proofErr w:type="spellStart"/>
      <w:r w:rsidRPr="006C45FA">
        <w:t>demsss.shp</w:t>
      </w:r>
      <w:proofErr w:type="spellEnd"/>
      <w:r w:rsidRPr="006C45FA">
        <w:t>”, and the default file name of a text file would be “demsss.dat”.</w:t>
      </w:r>
    </w:p>
    <w:p w:rsidR="006C45FA" w:rsidRPr="006C45FA" w:rsidRDefault="006C45FA" w:rsidP="006C45FA">
      <w:pPr>
        <w:pStyle w:val="Heading2"/>
      </w:pPr>
      <w:r w:rsidRPr="006C45FA">
        <w:t>Command Line Flags</w:t>
      </w:r>
    </w:p>
    <w:p w:rsidR="006C45FA" w:rsidRPr="006C45FA" w:rsidRDefault="006C45FA" w:rsidP="006C45FA">
      <w:r w:rsidRPr="006C45FA">
        <w:t xml:space="preserve">TauDEM codes are also used as flags in the command line syntax to indicate the parameter being supplied to the function. When these codes are used as flags in the TauDEM command line syntax, they are preceded by a hyphen “-“followed by the parameter.  For example, the suffix for the pit filled elevation file is </w:t>
      </w:r>
      <w:proofErr w:type="spellStart"/>
      <w:r w:rsidRPr="006C45FA">
        <w:rPr>
          <w:b/>
          <w:i/>
        </w:rPr>
        <w:t>fel</w:t>
      </w:r>
      <w:proofErr w:type="spellEnd"/>
      <w:r w:rsidRPr="006C45FA">
        <w:t xml:space="preserve"> while its corresponding command line flag is </w:t>
      </w:r>
      <w:r w:rsidRPr="006C45FA">
        <w:rPr>
          <w:b/>
          <w:i/>
        </w:rPr>
        <w:t>-</w:t>
      </w:r>
      <w:proofErr w:type="spellStart"/>
      <w:r w:rsidRPr="006C45FA">
        <w:rPr>
          <w:b/>
          <w:i/>
        </w:rPr>
        <w:t>fel</w:t>
      </w:r>
      <w:proofErr w:type="spellEnd"/>
      <w:r w:rsidRPr="006C45FA">
        <w:t>.</w:t>
      </w:r>
    </w:p>
    <w:p w:rsidR="006C45FA" w:rsidRPr="006C45FA" w:rsidRDefault="006C45FA" w:rsidP="006C45FA">
      <w:r w:rsidRPr="006C45FA">
        <w:lastRenderedPageBreak/>
        <w:t xml:space="preserve">For the most part, the suffix codes and the flag codes are the same for each type of data file, but there are a few exceptions.  </w:t>
      </w:r>
      <w:r w:rsidR="00335C80" w:rsidRPr="006C45FA">
        <w:fldChar w:fldCharType="begin"/>
      </w:r>
      <w:r w:rsidRPr="006C45FA">
        <w:instrText xml:space="preserve"> REF _Ref219787632 \h </w:instrText>
      </w:r>
      <w:r w:rsidR="00335C80" w:rsidRPr="006C45FA">
        <w:fldChar w:fldCharType="separate"/>
      </w:r>
      <w:r w:rsidR="001022D7" w:rsidRPr="006C45FA">
        <w:rPr>
          <w:b/>
          <w:bCs/>
        </w:rPr>
        <w:t xml:space="preserve">Table </w:t>
      </w:r>
      <w:r w:rsidR="001022D7">
        <w:rPr>
          <w:b/>
          <w:bCs/>
          <w:noProof/>
        </w:rPr>
        <w:t>1</w:t>
      </w:r>
      <w:r w:rsidR="00335C80" w:rsidRPr="006C45FA">
        <w:fldChar w:fldCharType="end"/>
      </w:r>
      <w:r w:rsidRPr="006C45FA">
        <w:t xml:space="preserve"> lists the TauDEM codes used for grid data in TauDEM.  The initial elevation file does not have a </w:t>
      </w:r>
      <w:proofErr w:type="gramStart"/>
      <w:r w:rsidRPr="006C45FA">
        <w:t>suffix,</w:t>
      </w:r>
      <w:proofErr w:type="gramEnd"/>
      <w:r w:rsidRPr="006C45FA">
        <w:t xml:space="preserve"> however the code “z” is used on the command line as flag.  </w:t>
      </w:r>
      <w:r w:rsidR="00335C80" w:rsidRPr="006C45FA">
        <w:fldChar w:fldCharType="begin"/>
      </w:r>
      <w:r w:rsidRPr="006C45FA">
        <w:instrText xml:space="preserve"> REF _Ref222035409 \h </w:instrText>
      </w:r>
      <w:r w:rsidR="00335C80" w:rsidRPr="006C45FA">
        <w:fldChar w:fldCharType="separate"/>
      </w:r>
      <w:r w:rsidR="001022D7" w:rsidRPr="006C45FA">
        <w:rPr>
          <w:b/>
          <w:bCs/>
        </w:rPr>
        <w:t xml:space="preserve">Table </w:t>
      </w:r>
      <w:r w:rsidR="001022D7">
        <w:rPr>
          <w:b/>
          <w:bCs/>
          <w:noProof/>
        </w:rPr>
        <w:t>2</w:t>
      </w:r>
      <w:r w:rsidR="00335C80" w:rsidRPr="006C45FA">
        <w:fldChar w:fldCharType="end"/>
      </w:r>
      <w:r w:rsidRPr="006C45FA">
        <w:t xml:space="preserve"> l</w:t>
      </w:r>
      <w:r w:rsidR="00D80444">
        <w:t xml:space="preserve">ists the TauDEM codes used for </w:t>
      </w:r>
      <w:r w:rsidRPr="006C45FA">
        <w:t>shapefile and text data.  Table 3 lists the non-file related TauDEM code flags.</w:t>
      </w:r>
    </w:p>
    <w:p w:rsidR="006C45FA" w:rsidRPr="006C45FA" w:rsidRDefault="006C45FA" w:rsidP="006C45FA">
      <w:pPr>
        <w:keepNext/>
        <w:rPr>
          <w:b/>
          <w:bCs/>
        </w:rPr>
      </w:pPr>
      <w:bookmarkStart w:id="1" w:name="_Ref219787632"/>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1</w:t>
      </w:r>
      <w:r w:rsidR="00335C80" w:rsidRPr="006C45FA">
        <w:fldChar w:fldCharType="end"/>
      </w:r>
      <w:bookmarkEnd w:id="1"/>
      <w:r w:rsidRPr="006C45FA">
        <w:rPr>
          <w:b/>
          <w:bCs/>
        </w:rPr>
        <w:t xml:space="preserve"> TauDEM codes for grids, their descriptions and input and output functions </w:t>
      </w:r>
    </w:p>
    <w:tbl>
      <w:tblPr>
        <w:tblW w:w="9018" w:type="dxa"/>
        <w:tblLayout w:type="fixed"/>
        <w:tblLook w:val="01E0" w:firstRow="1" w:lastRow="1" w:firstColumn="1" w:lastColumn="1" w:noHBand="0" w:noVBand="0"/>
      </w:tblPr>
      <w:tblGrid>
        <w:gridCol w:w="1368"/>
        <w:gridCol w:w="3060"/>
        <w:gridCol w:w="2430"/>
        <w:gridCol w:w="2160"/>
      </w:tblGrid>
      <w:tr w:rsidR="006C45FA" w:rsidRPr="006C45FA" w:rsidTr="008A08CB">
        <w:trPr>
          <w:cantSplit/>
          <w:tblHeader/>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 xml:space="preserve">Suffix/Flag </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Descrip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Inpu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Outpu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ad8/-a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D8 contributing area grid (area measured as number of grid cell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 xml:space="preserve">Threshold, </w:t>
            </w:r>
            <w:proofErr w:type="spellStart"/>
            <w:r w:rsidRPr="006C45FA">
              <w:t>DropAnalysis</w:t>
            </w:r>
            <w:proofErr w:type="spellEnd"/>
            <w:r w:rsidRPr="006C45FA">
              <w:t xml:space="preserve">, </w:t>
            </w:r>
            <w:proofErr w:type="spellStart"/>
            <w:r w:rsidRPr="006C45FA">
              <w:t>LengthArea</w:t>
            </w:r>
            <w:proofErr w:type="spellEnd"/>
            <w:r w:rsidRPr="006C45FA">
              <w:t>,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ang</w:t>
            </w:r>
            <w:proofErr w:type="spellEnd"/>
            <w:r w:rsidRPr="006C45FA">
              <w:rPr>
                <w:b/>
              </w:rPr>
              <w:t>/-</w:t>
            </w:r>
            <w:proofErr w:type="spellStart"/>
            <w:r w:rsidRPr="006C45FA">
              <w:rPr>
                <w:b/>
              </w:rPr>
              <w:t>ang</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flow direction grid (flow direction grid measured in radians, counter clockwise from ea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reaDinf, </w:t>
            </w:r>
            <w:proofErr w:type="spellStart"/>
            <w:r w:rsidRPr="006C45FA">
              <w:t>DinfUpDependence</w:t>
            </w:r>
            <w:proofErr w:type="spellEnd"/>
            <w:r w:rsidRPr="006C45FA">
              <w:t xml:space="preserve">,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DinfTransLimAccum</w:t>
            </w:r>
            <w:proofErr w:type="spellEnd"/>
            <w:r w:rsidRPr="006C45FA">
              <w:t xml:space="preserve">, </w:t>
            </w:r>
            <w:proofErr w:type="spellStart"/>
            <w:r w:rsidRPr="006C45FA">
              <w:t>DinfRevAccum</w:t>
            </w:r>
            <w:proofErr w:type="spellEnd"/>
            <w:r w:rsidRPr="006C45FA">
              <w:t xml:space="preserve">, </w:t>
            </w:r>
            <w:proofErr w:type="spellStart"/>
            <w:r w:rsidRPr="006C45FA">
              <w:t>DinfDistDown</w:t>
            </w:r>
            <w:proofErr w:type="spellEnd"/>
            <w:r w:rsidRPr="006C45FA">
              <w:t xml:space="preserve">, </w:t>
            </w:r>
            <w:proofErr w:type="spellStart"/>
            <w:r w:rsidRPr="006C45FA">
              <w:t>DinfDistUp</w:t>
            </w:r>
            <w:proofErr w:type="spellEnd"/>
            <w:r w:rsidRPr="006C45FA">
              <w:t xml:space="preserve">, </w:t>
            </w: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FlowDir</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ass/-as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valanche source site grid, a required input for D-infinity avalanche runou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cs</w:t>
            </w:r>
            <w:proofErr w:type="spellEnd"/>
            <w:r w:rsidRPr="006C45FA">
              <w:rPr>
                <w:b/>
              </w:rPr>
              <w:t>/-</w:t>
            </w:r>
            <w:proofErr w:type="spellStart"/>
            <w:r w:rsidRPr="006C45FA">
              <w:rPr>
                <w:b/>
              </w:rPr>
              <w:t>c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in supply grid, a grid giving the concentration of a compound of interest in the supply to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ctpt</w:t>
            </w:r>
            <w:proofErr w:type="spellEnd"/>
            <w:r w:rsidRPr="006C45FA">
              <w:rPr>
                <w:b/>
              </w:rPr>
              <w:t>/-</w:t>
            </w:r>
            <w:proofErr w:type="spellStart"/>
            <w:r w:rsidRPr="006C45FA">
              <w:rPr>
                <w:b/>
              </w:rPr>
              <w:t>ctpt</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grid, a grid giving the concentration of a compound of intere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ConcLimAccum</w:t>
            </w:r>
            <w:proofErr w:type="spellEnd"/>
            <w:r w:rsidRPr="006C45FA">
              <w:t xml:space="preserve">, </w:t>
            </w: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d</w:t>
            </w:r>
            <w:proofErr w:type="spellEnd"/>
            <w:r w:rsidRPr="006C45FA">
              <w:rPr>
                <w:b/>
              </w:rPr>
              <w:t>/-</w:t>
            </w:r>
            <w:proofErr w:type="spellStart"/>
            <w:r w:rsidRPr="006C45FA">
              <w:rPr>
                <w:b/>
              </w:rPr>
              <w:t>d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stream which can be average, minimum or maximum of horizontal, vertical, surface or Pythagoras distances to the stream.</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Down</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ep/-de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Upslope dependence grid, a grid giving at each grid cell the fraction of flow that contributes to any part of the target disturbance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UpDependenc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dfs</w:t>
            </w:r>
            <w:proofErr w:type="spellEnd"/>
            <w:r w:rsidRPr="006C45FA">
              <w:rPr>
                <w:b/>
              </w:rPr>
              <w:t>/-</w:t>
            </w:r>
            <w:proofErr w:type="spellStart"/>
            <w:r w:rsidRPr="006C45FA">
              <w:rPr>
                <w:b/>
              </w:rPr>
              <w:t>df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ance from sourc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r w:rsidRPr="006C45FA">
              <w:t xml:space="preserve"> </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g/-d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urbance indicator grid, an indicator grid that marks the target domain for various functions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UpDependence</w:t>
            </w:r>
            <w:proofErr w:type="spellEnd"/>
            <w:r w:rsidRPr="006C45FA">
              <w:t xml:space="preserve">, </w:t>
            </w: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i</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ownslope influence grid that quantifies the influence of grid cells in the indicator grid on contributing area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ist</w:t>
            </w:r>
            <w:proofErr w:type="spellEnd"/>
            <w:r w:rsidRPr="006C45FA">
              <w:rPr>
                <w:b/>
              </w:rPr>
              <w:t>/-</w:t>
            </w:r>
            <w:proofErr w:type="spellStart"/>
            <w:r w:rsidRPr="006C45FA">
              <w:rPr>
                <w:b/>
              </w:rPr>
              <w:t>dist</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distance to stream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HDistDown</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m</w:t>
            </w:r>
            <w:proofErr w:type="spellEnd"/>
            <w:r w:rsidRPr="006C45FA">
              <w:rPr>
                <w:b/>
              </w:rPr>
              <w:t>/-</w:t>
            </w:r>
            <w:proofErr w:type="spellStart"/>
            <w:r w:rsidRPr="006C45FA">
              <w:rPr>
                <w:b/>
              </w:rPr>
              <w:t>dm</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 multiplier grid, a grid giving the factor by which flow leaving each grid cell is multiplied before accumulation on downslope grid cells.  This may be used to simulate the movement of an attenuating sub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ecayAccum</w:t>
            </w:r>
            <w:proofErr w:type="spellEnd"/>
            <w:r w:rsidRPr="006C45FA">
              <w:t xml:space="preserve">, </w:t>
            </w: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max</w:t>
            </w:r>
            <w:proofErr w:type="spellEnd"/>
            <w:r>
              <w:rPr>
                <w:b/>
              </w:rPr>
              <w:t>/</w:t>
            </w:r>
            <w:r>
              <w:rPr>
                <w:b/>
              </w:rPr>
              <w:br/>
            </w:r>
            <w:r w:rsidRPr="006C45FA">
              <w:rPr>
                <w:b/>
              </w:rPr>
              <w:t>-</w:t>
            </w:r>
            <w:proofErr w:type="spellStart"/>
            <w:r w:rsidRPr="006C45FA">
              <w:rPr>
                <w:b/>
              </w:rPr>
              <w:t>dmax</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Maximum downslope grid, a grid giving the maximum of the weight loading grid downslope from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Rev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sca</w:t>
            </w:r>
            <w:proofErr w:type="spellEnd"/>
            <w:r w:rsidRPr="006C45FA">
              <w:rPr>
                <w:b/>
              </w:rPr>
              <w:t>/-</w:t>
            </w:r>
            <w:proofErr w:type="spellStart"/>
            <w:r w:rsidRPr="006C45FA">
              <w:rPr>
                <w:b/>
              </w:rPr>
              <w:t>dsc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ed specific catchment area grid (specific catchment area calculated by accumulating area but using the decay multiplier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ecay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u/-du</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ridge which can be average, minimum or maximum of horizontal, vertical, surface or Pythagoras distances to the ridg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Up</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fel</w:t>
            </w:r>
            <w:proofErr w:type="spellEnd"/>
            <w:r w:rsidRPr="006C45FA">
              <w:rPr>
                <w:b/>
              </w:rPr>
              <w:t>/-</w:t>
            </w:r>
            <w:proofErr w:type="spellStart"/>
            <w:r w:rsidRPr="006C45FA">
              <w:rPr>
                <w:b/>
              </w:rPr>
              <w:t>fel</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Hydrologically correct elevation grid with pits removed either by filling or carving</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8FlowDir, </w:t>
            </w:r>
            <w:proofErr w:type="spellStart"/>
            <w:r w:rsidRPr="006C45FA">
              <w:t>DinfFlowDir</w:t>
            </w:r>
            <w:proofErr w:type="spellEnd"/>
            <w:r w:rsidRPr="006C45FA">
              <w:t xml:space="preserve">, </w:t>
            </w:r>
            <w:proofErr w:type="spellStart"/>
            <w:r w:rsidRPr="006C45FA">
              <w:t>StreanRaster</w:t>
            </w:r>
            <w:proofErr w:type="spellEnd"/>
            <w:r w:rsidRPr="006C45FA">
              <w:t xml:space="preserve">, </w:t>
            </w:r>
            <w:proofErr w:type="spellStart"/>
            <w:r w:rsidRPr="006C45FA">
              <w:t>DropAnalysis</w:t>
            </w:r>
            <w:proofErr w:type="spellEnd"/>
            <w:r w:rsidRPr="006C45FA">
              <w:t xml:space="preserve">, StreamNet, </w:t>
            </w:r>
            <w:proofErr w:type="spellStart"/>
            <w:r w:rsidRPr="006C45FA">
              <w:t>DinfDistUp</w:t>
            </w:r>
            <w:proofErr w:type="spellEnd"/>
            <w:r w:rsidRPr="006C45FA">
              <w:t xml:space="preserve">, </w:t>
            </w:r>
            <w:proofErr w:type="spellStart"/>
            <w:r w:rsidRPr="006C45FA">
              <w:t>DinfDistDown</w:t>
            </w:r>
            <w:proofErr w:type="spellEnd"/>
            <w:r w:rsidRPr="006C45FA">
              <w:t xml:space="preserve">, </w:t>
            </w:r>
            <w:proofErr w:type="spellStart"/>
            <w:r w:rsidRPr="006C45FA">
              <w:t>PeukerDouglas</w:t>
            </w:r>
            <w:proofErr w:type="spellEnd"/>
            <w:r w:rsidRPr="006C45FA">
              <w:t>,</w:t>
            </w:r>
            <w:r>
              <w:br/>
            </w: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PitRemov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gord</w:t>
            </w:r>
            <w:proofErr w:type="spellEnd"/>
            <w:r w:rsidRPr="006C45FA">
              <w:rPr>
                <w:b/>
              </w:rPr>
              <w:t>/-</w:t>
            </w:r>
            <w:proofErr w:type="spellStart"/>
            <w:r w:rsidRPr="006C45FA">
              <w:rPr>
                <w:b/>
              </w:rPr>
              <w:t>gor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tahler</w:t>
            </w:r>
            <w:proofErr w:type="spellEnd"/>
            <w:r w:rsidRPr="006C45FA">
              <w:t xml:space="preserve"> network order grid (Strahler order for grid network defined from D8 flow direction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mask</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mask file, with the name of the mask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Gridnet</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ord</w:t>
            </w:r>
            <w:proofErr w:type="spellEnd"/>
            <w:r w:rsidRPr="006C45FA">
              <w:rPr>
                <w:b/>
              </w:rPr>
              <w:t>/-</w:t>
            </w:r>
            <w:proofErr w:type="spellStart"/>
            <w:r w:rsidRPr="006C45FA">
              <w:rPr>
                <w:b/>
              </w:rPr>
              <w:t>or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Network order grid, a grid giving the Strahler stream order for each delineated stream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ream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p/-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flow direction grid obtained from the D8 flow direc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reaD8, D8HDistToStrm, D8FlowPathExtremeUp, </w:t>
            </w:r>
            <w:proofErr w:type="spellStart"/>
            <w:r w:rsidRPr="006C45FA">
              <w:t>PeukerDouglas</w:t>
            </w:r>
            <w:proofErr w:type="spellEnd"/>
            <w:r w:rsidRPr="006C45FA">
              <w:t xml:space="preserve">, </w:t>
            </w:r>
            <w:proofErr w:type="spellStart"/>
            <w:r w:rsidRPr="006C45FA">
              <w:t>DropAnalysis</w:t>
            </w:r>
            <w:proofErr w:type="spellEnd"/>
            <w:r w:rsidRPr="006C45FA">
              <w:t xml:space="preserve">, StreamNet,, </w:t>
            </w:r>
            <w:proofErr w:type="spellStart"/>
            <w:r w:rsidRPr="006C45FA">
              <w:t>Gridnet</w:t>
            </w:r>
            <w:proofErr w:type="spellEnd"/>
            <w:r w:rsidRPr="006C45FA">
              <w:t xml:space="preserve">, </w:t>
            </w:r>
            <w:proofErr w:type="spellStart"/>
            <w:r w:rsidRPr="006C45FA">
              <w:t>SlopeAveDown</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plen</w:t>
            </w:r>
            <w:proofErr w:type="spellEnd"/>
            <w:r w:rsidRPr="006C45FA">
              <w:rPr>
                <w:b/>
              </w:rPr>
              <w:t>/-</w:t>
            </w:r>
            <w:proofErr w:type="spellStart"/>
            <w:r w:rsidRPr="006C45FA">
              <w:rPr>
                <w:b/>
              </w:rPr>
              <w:t>plen</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Longest upslope length grid, a grid that gives the length of the longest upslope flow path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r w:rsidRPr="006C45FA">
              <w:t xml:space="preserve">, </w:t>
            </w:r>
            <w:proofErr w:type="spellStart"/>
            <w:r w:rsidRPr="006C45FA">
              <w:t>LengthArea</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q/-q</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pecific discharge of the flow carrying the constituent being loaded at the concentration threshold specifie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racc</w:t>
            </w:r>
            <w:proofErr w:type="spellEnd"/>
            <w:r w:rsidRPr="006C45FA">
              <w:rPr>
                <w:b/>
              </w:rPr>
              <w:t>/-</w:t>
            </w:r>
            <w:proofErr w:type="spellStart"/>
            <w:r w:rsidRPr="006C45FA">
              <w:rPr>
                <w:b/>
              </w:rPr>
              <w:t>rac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everse accumulation grid, a grid giving the result of the "Reverse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Rev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rz</w:t>
            </w:r>
            <w:proofErr w:type="spellEnd"/>
            <w:r w:rsidRPr="006C45FA">
              <w:rPr>
                <w:b/>
              </w:rPr>
              <w:t>/-</w:t>
            </w:r>
            <w:proofErr w:type="spellStart"/>
            <w:r w:rsidRPr="006C45FA">
              <w:rPr>
                <w:b/>
              </w:rPr>
              <w:t>rz</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unout zone grid, a runout zone indicator grid with value 0 to indicate that this grid cell is not in the runout zone and value &gt; 0 to indicate that this grid cell is in the runout zon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a</w:t>
            </w:r>
            <w:proofErr w:type="spellEnd"/>
            <w:r w:rsidRPr="006C45FA">
              <w:rPr>
                <w:b/>
              </w:rPr>
              <w:t>/-</w:t>
            </w:r>
            <w:proofErr w:type="spellStart"/>
            <w:r w:rsidRPr="006C45FA">
              <w:rPr>
                <w:b/>
              </w:rPr>
              <w:t>s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vertAlign w:val="superscript"/>
              </w:rPr>
            </w:pPr>
            <w:r w:rsidRPr="006C45FA">
              <w:t xml:space="preserve">Slope-Area function output grid containing slope and area combined using </w:t>
            </w:r>
            <w:proofErr w:type="spellStart"/>
            <w:r w:rsidRPr="006C45FA">
              <w:t>S</w:t>
            </w:r>
            <w:r w:rsidRPr="006C45FA">
              <w:rPr>
                <w:vertAlign w:val="superscript"/>
              </w:rPr>
              <w:t>m</w:t>
            </w:r>
            <w:r w:rsidRPr="006C45FA">
              <w:t>A</w:t>
            </w:r>
            <w:r w:rsidRPr="006C45FA">
              <w:rPr>
                <w:vertAlign w:val="superscript"/>
              </w:rPr>
              <w:t>n</w:t>
            </w:r>
            <w:proofErr w:type="spellEnd"/>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ar</w:t>
            </w:r>
            <w:proofErr w:type="spellEnd"/>
            <w:r w:rsidRPr="006C45FA">
              <w:rPr>
                <w:b/>
              </w:rPr>
              <w:t>/-</w:t>
            </w:r>
            <w:proofErr w:type="spellStart"/>
            <w:r w:rsidRPr="006C45FA">
              <w:rPr>
                <w:b/>
              </w:rPr>
              <w:t>sar</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 ratio grid used to evaluate wetness index</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ca</w:t>
            </w:r>
            <w:proofErr w:type="spellEnd"/>
            <w:r w:rsidRPr="006C45FA">
              <w:rPr>
                <w:b/>
              </w:rPr>
              <w:t>/-</w:t>
            </w:r>
            <w:proofErr w:type="spellStart"/>
            <w:r w:rsidRPr="006C45FA">
              <w:rPr>
                <w:b/>
              </w:rPr>
              <w:t>sc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contributing area grid (units in specific catchment area, i.e. area per unit contour width, using grid cell as the unit width and grid cell size squared as grid cell area)</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r w:rsidRPr="006C45FA">
              <w:t xml:space="preserve">, </w:t>
            </w:r>
            <w:proofErr w:type="spellStart"/>
            <w:r w:rsidRPr="006C45FA">
              <w:t>SlopeArea</w:t>
            </w:r>
            <w:proofErr w:type="spellEnd"/>
            <w:r w:rsidRPr="006C45FA">
              <w:t>, Threshold,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d8/-s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slope grid (slope measured as drop/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lp</w:t>
            </w:r>
            <w:proofErr w:type="spellEnd"/>
            <w:r w:rsidRPr="006C45FA">
              <w:rPr>
                <w:b/>
              </w:rPr>
              <w:t>/-</w:t>
            </w:r>
            <w:proofErr w:type="spellStart"/>
            <w:r w:rsidRPr="006C45FA">
              <w:rPr>
                <w:b/>
              </w:rPr>
              <w:t>sl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nfinity slop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r w:rsidRPr="006C45FA">
              <w:t xml:space="preserve">, </w:t>
            </w:r>
            <w:proofErr w:type="spellStart"/>
            <w:r w:rsidRPr="006C45FA">
              <w:t>SlopeArea</w:t>
            </w:r>
            <w:proofErr w:type="spellEnd"/>
            <w:r w:rsidRPr="006C45FA">
              <w:t>,</w:t>
            </w:r>
            <w:r>
              <w:t xml:space="preserve"> </w:t>
            </w:r>
            <w:proofErr w:type="spellStart"/>
            <w:r w:rsidRPr="006C45FA">
              <w:t>DinfDistDown</w:t>
            </w:r>
            <w:proofErr w:type="spellEnd"/>
            <w:r w:rsidRPr="006C45FA">
              <w:t>,</w:t>
            </w:r>
            <w:r>
              <w:t xml:space="preserve"> </w:t>
            </w:r>
            <w:proofErr w:type="spellStart"/>
            <w:r w:rsidRPr="006C45FA">
              <w:t>DinfDistUp</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FlowDir</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lpd</w:t>
            </w:r>
            <w:proofErr w:type="spellEnd"/>
            <w:r w:rsidRPr="006C45FA">
              <w:rPr>
                <w:b/>
              </w:rPr>
              <w:t>/-</w:t>
            </w:r>
            <w:proofErr w:type="spellStart"/>
            <w:r w:rsidRPr="006C45FA">
              <w:rPr>
                <w:b/>
              </w:rPr>
              <w:t>slp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averaged slope distance grid, a grid of slope averaged over downslope 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veDown</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rc</w:t>
            </w:r>
            <w:proofErr w:type="spellEnd"/>
            <w:r w:rsidRPr="006C45FA">
              <w:rPr>
                <w:b/>
              </w:rPr>
              <w:t>/-</w:t>
            </w:r>
            <w:proofErr w:type="spellStart"/>
            <w:r w:rsidRPr="006C45FA">
              <w:rPr>
                <w:b/>
              </w:rPr>
              <w:t>sr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mputed stream raster grid, a grid indicating streams, grid cell value 1 on streams and 0 off stream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Down</w:t>
            </w:r>
            <w:proofErr w:type="spellEnd"/>
            <w:r w:rsidRPr="006C45FA">
              <w:t xml:space="preserve">, </w:t>
            </w:r>
            <w:proofErr w:type="spellStart"/>
            <w:r w:rsidRPr="006C45FA">
              <w:t>DropAnalysis</w:t>
            </w:r>
            <w:proofErr w:type="spellEnd"/>
            <w:r w:rsidRPr="006C45FA">
              <w:t>, D8HDistDown,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s</w:t>
            </w:r>
            <w:proofErr w:type="spellEnd"/>
            <w:r w:rsidRPr="006C45FA">
              <w:rPr>
                <w:b/>
              </w:rPr>
              <w:t>/-</w:t>
            </w:r>
            <w:proofErr w:type="spellStart"/>
            <w:r w:rsidRPr="006C45FA">
              <w:rPr>
                <w:b/>
              </w:rPr>
              <w:t>s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 stream source grid derived through application of a function to identify potential stream sources to a set of inputs.  Values should be 0 on </w:t>
            </w:r>
            <w:proofErr w:type="spellStart"/>
            <w:r w:rsidRPr="006C45FA">
              <w:t>non potential</w:t>
            </w:r>
            <w:proofErr w:type="spellEnd"/>
            <w:r w:rsidRPr="006C45FA">
              <w:t xml:space="preserve"> stream sources and &gt;0, with a value that has relevance to the method being used for potential stream source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PeukerDouglas</w:t>
            </w:r>
            <w:proofErr w:type="spellEnd"/>
            <w:r w:rsidRPr="006C45FA">
              <w:t xml:space="preserve">, </w:t>
            </w:r>
            <w:proofErr w:type="spellStart"/>
            <w:r w:rsidRPr="006C45FA">
              <w:t>LengthArea</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ssa</w:t>
            </w:r>
            <w:proofErr w:type="spellEnd"/>
            <w:r w:rsidRPr="006C45FA">
              <w:rPr>
                <w:b/>
              </w:rPr>
              <w:t>/-</w:t>
            </w:r>
            <w:proofErr w:type="spellStart"/>
            <w:r w:rsidRPr="006C45FA">
              <w:rPr>
                <w:b/>
              </w:rPr>
              <w:t>ss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n accumulated stream source grid derived from </w:t>
            </w:r>
            <w:proofErr w:type="gramStart"/>
            <w:r w:rsidRPr="006C45FA">
              <w:t>a</w:t>
            </w:r>
            <w:proofErr w:type="gramEnd"/>
            <w:r w:rsidRPr="006C45FA">
              <w:t xml:space="preserve"> </w:t>
            </w:r>
            <w:proofErr w:type="spellStart"/>
            <w:r w:rsidRPr="006C45FA">
              <w:t>ss</w:t>
            </w:r>
            <w:proofErr w:type="spellEnd"/>
            <w:r w:rsidRPr="006C45FA">
              <w:t xml:space="preserve"> grid and is suitable for drop analysis.  This needs to have the property that it is monotonically increasing downslope along D8 flow directions.  This may be from an accumulation or maximum upslope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 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c</w:t>
            </w:r>
            <w:proofErr w:type="spellEnd"/>
            <w:r w:rsidRPr="006C45FA">
              <w:rPr>
                <w:b/>
              </w:rPr>
              <w:t>/-</w:t>
            </w:r>
            <w:proofErr w:type="spellStart"/>
            <w:r w:rsidRPr="006C45FA">
              <w:rPr>
                <w:b/>
              </w:rPr>
              <w:t>t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capacity grid, a grid giving the transport capacity at each grid cell for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dep</w:t>
            </w:r>
            <w:proofErr w:type="spellEnd"/>
            <w:r w:rsidRPr="006C45FA">
              <w:rPr>
                <w:b/>
              </w:rPr>
              <w:t>/-</w:t>
            </w:r>
            <w:proofErr w:type="spellStart"/>
            <w:r w:rsidRPr="006C45FA">
              <w:rPr>
                <w:b/>
              </w:rPr>
              <w:t>tde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position grid, a grid giving the deposition resulting from the transport limited accumula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la</w:t>
            </w:r>
            <w:proofErr w:type="spellEnd"/>
            <w:r w:rsidRPr="006C45FA">
              <w:rPr>
                <w:b/>
              </w:rPr>
              <w:t>/-</w:t>
            </w:r>
            <w:proofErr w:type="spellStart"/>
            <w:r w:rsidRPr="006C45FA">
              <w:rPr>
                <w:b/>
              </w:rPr>
              <w:t>tl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limited accumulation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len</w:t>
            </w:r>
            <w:proofErr w:type="spellEnd"/>
            <w:r w:rsidRPr="006C45FA">
              <w:rPr>
                <w:b/>
              </w:rPr>
              <w:t>/-</w:t>
            </w:r>
            <w:proofErr w:type="spellStart"/>
            <w:r w:rsidRPr="006C45FA">
              <w:rPr>
                <w:b/>
              </w:rPr>
              <w:t>tlen</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otal upslope length grid, a grid that gives the total length of upslope flow paths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sup</w:t>
            </w:r>
            <w:proofErr w:type="spellEnd"/>
            <w:r w:rsidRPr="006C45FA">
              <w:rPr>
                <w:b/>
              </w:rPr>
              <w:t>/-</w:t>
            </w:r>
            <w:proofErr w:type="spellStart"/>
            <w:r w:rsidRPr="006C45FA">
              <w:rPr>
                <w:b/>
              </w:rPr>
              <w:t>tsu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supply grid, a grid giving the supply (loading) of material to a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w/-w</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Watershed grid demarcating each reach watershed mapped using </w:t>
            </w:r>
            <w:proofErr w:type="spellStart"/>
            <w:r w:rsidR="00A34CAC">
              <w:t>Streamnet</w:t>
            </w:r>
            <w:proofErr w:type="spellEnd"/>
            <w:r w:rsidRPr="006C45FA">
              <w:t xml:space="preserve"> function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tream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wg</w:t>
            </w:r>
            <w:proofErr w:type="spellEnd"/>
            <w:r w:rsidRPr="006C45FA">
              <w:rPr>
                <w:b/>
              </w:rPr>
              <w:t>/-</w:t>
            </w:r>
            <w:proofErr w:type="spellStart"/>
            <w:r w:rsidRPr="006C45FA">
              <w:rPr>
                <w:b/>
              </w:rPr>
              <w:t>wg</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weight grid, with the name of the weight grid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AreaD8, AreaDinf,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DinfRevAccum</w:t>
            </w:r>
            <w:proofErr w:type="spellEnd"/>
            <w:r w:rsidRPr="006C45FA">
              <w:t xml:space="preserve">, </w:t>
            </w:r>
            <w:proofErr w:type="spellStart"/>
            <w:r w:rsidRPr="006C45FA">
              <w:t>DinfDistDown</w:t>
            </w:r>
            <w:proofErr w:type="spellEnd"/>
            <w:r w:rsidRPr="006C45FA">
              <w:t>,</w:t>
            </w:r>
            <w:r w:rsidR="00A34CAC">
              <w:t xml:space="preserve"> </w:t>
            </w:r>
            <w:proofErr w:type="spellStart"/>
            <w:r w:rsidRPr="006C45FA">
              <w:t>DinfDistUp</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lastRenderedPageBreak/>
              <w:t>-z</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elevation data before pit filling, with the name of the elevation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proofErr w:type="spellStart"/>
            <w:r w:rsidRPr="006C45FA">
              <w:t>PitRemov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bl>
    <w:p w:rsidR="006C45FA" w:rsidRPr="006C45FA" w:rsidRDefault="006C45FA" w:rsidP="006C45FA"/>
    <w:p w:rsidR="006C45FA" w:rsidRPr="006C45FA" w:rsidRDefault="006C45FA" w:rsidP="006C45FA">
      <w:pPr>
        <w:rPr>
          <w:b/>
          <w:bCs/>
        </w:rPr>
      </w:pPr>
      <w:bookmarkStart w:id="2" w:name="_Ref222035409"/>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2</w:t>
      </w:r>
      <w:r w:rsidR="00335C80" w:rsidRPr="006C45FA">
        <w:fldChar w:fldCharType="end"/>
      </w:r>
      <w:bookmarkEnd w:id="2"/>
      <w:r w:rsidRPr="006C45FA">
        <w:rPr>
          <w:b/>
          <w:bCs/>
        </w:rPr>
        <w:t xml:space="preserve"> TauDEM codes for shape and text files their descriptions and input and output functions</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8"/>
        <w:gridCol w:w="3060"/>
        <w:gridCol w:w="2520"/>
        <w:gridCol w:w="2340"/>
      </w:tblGrid>
      <w:tr w:rsidR="006C45FA" w:rsidRPr="006C45FA" w:rsidTr="008A08CB">
        <w:trPr>
          <w:cantSplit/>
          <w:tblHeader/>
        </w:trPr>
        <w:tc>
          <w:tcPr>
            <w:tcW w:w="1458" w:type="dxa"/>
          </w:tcPr>
          <w:p w:rsidR="006C45FA" w:rsidRPr="006C45FA" w:rsidRDefault="006C45FA" w:rsidP="00A34CAC">
            <w:pPr>
              <w:spacing w:after="0"/>
              <w:rPr>
                <w:b/>
              </w:rPr>
            </w:pPr>
            <w:r w:rsidRPr="006C45FA">
              <w:rPr>
                <w:b/>
              </w:rPr>
              <w:t xml:space="preserve">Suffix/Flag </w:t>
            </w:r>
          </w:p>
        </w:tc>
        <w:tc>
          <w:tcPr>
            <w:tcW w:w="3060" w:type="dxa"/>
          </w:tcPr>
          <w:p w:rsidR="006C45FA" w:rsidRPr="006C45FA" w:rsidRDefault="006C45FA" w:rsidP="00A34CAC">
            <w:pPr>
              <w:spacing w:after="0"/>
              <w:rPr>
                <w:b/>
              </w:rPr>
            </w:pPr>
            <w:r w:rsidRPr="006C45FA">
              <w:rPr>
                <w:b/>
              </w:rPr>
              <w:t>File Description</w:t>
            </w:r>
          </w:p>
        </w:tc>
        <w:tc>
          <w:tcPr>
            <w:tcW w:w="2520" w:type="dxa"/>
          </w:tcPr>
          <w:p w:rsidR="006C45FA" w:rsidRPr="006C45FA" w:rsidRDefault="006C45FA" w:rsidP="00A34CAC">
            <w:pPr>
              <w:spacing w:after="0"/>
              <w:rPr>
                <w:b/>
              </w:rPr>
            </w:pPr>
            <w:r w:rsidRPr="006C45FA">
              <w:rPr>
                <w:b/>
              </w:rPr>
              <w:t>Input to</w:t>
            </w:r>
          </w:p>
        </w:tc>
        <w:tc>
          <w:tcPr>
            <w:tcW w:w="2340" w:type="dxa"/>
          </w:tcPr>
          <w:p w:rsidR="006C45FA" w:rsidRPr="006C45FA" w:rsidRDefault="006C45FA" w:rsidP="00A34CAC">
            <w:pPr>
              <w:spacing w:after="0"/>
              <w:rPr>
                <w:b/>
              </w:rPr>
            </w:pPr>
            <w:r w:rsidRPr="006C45FA">
              <w:rPr>
                <w:b/>
              </w:rPr>
              <w:t>Output From</w:t>
            </w:r>
          </w:p>
        </w:tc>
      </w:tr>
      <w:tr w:rsidR="006C45FA" w:rsidRPr="006C45FA" w:rsidTr="008A08CB">
        <w:trPr>
          <w:cantSplit/>
        </w:trPr>
        <w:tc>
          <w:tcPr>
            <w:tcW w:w="1458" w:type="dxa"/>
          </w:tcPr>
          <w:p w:rsidR="006C45FA" w:rsidRPr="006C45FA" w:rsidRDefault="006C45FA" w:rsidP="00A34CAC">
            <w:pPr>
              <w:spacing w:after="0"/>
              <w:rPr>
                <w:b/>
              </w:rPr>
            </w:pPr>
            <w:r w:rsidRPr="006C45FA">
              <w:rPr>
                <w:b/>
              </w:rPr>
              <w:t>coord/-coord</w:t>
            </w:r>
          </w:p>
        </w:tc>
        <w:tc>
          <w:tcPr>
            <w:tcW w:w="3060" w:type="dxa"/>
          </w:tcPr>
          <w:p w:rsidR="006C45FA" w:rsidRPr="006C45FA" w:rsidRDefault="006C45FA" w:rsidP="00A34CAC">
            <w:pPr>
              <w:spacing w:after="0"/>
            </w:pPr>
            <w:r w:rsidRPr="006C45FA">
              <w:t xml:space="preserve">Network coordinates file </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proofErr w:type="spellStart"/>
            <w:r w:rsidRPr="006C45FA">
              <w:rPr>
                <w:b/>
              </w:rPr>
              <w:t>drp</w:t>
            </w:r>
            <w:proofErr w:type="spellEnd"/>
            <w:r w:rsidRPr="006C45FA">
              <w:rPr>
                <w:b/>
              </w:rPr>
              <w:t>/-</w:t>
            </w:r>
            <w:proofErr w:type="spellStart"/>
            <w:r w:rsidRPr="006C45FA">
              <w:rPr>
                <w:b/>
              </w:rPr>
              <w:t>drp</w:t>
            </w:r>
            <w:proofErr w:type="spellEnd"/>
          </w:p>
        </w:tc>
        <w:tc>
          <w:tcPr>
            <w:tcW w:w="3060" w:type="dxa"/>
          </w:tcPr>
          <w:p w:rsidR="006C45FA" w:rsidRPr="006C45FA" w:rsidRDefault="006C45FA" w:rsidP="00A34CAC">
            <w:pPr>
              <w:spacing w:after="0"/>
            </w:pPr>
            <w:r w:rsidRPr="006C45FA">
              <w:t>Stream drop analysis tab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proofErr w:type="spellStart"/>
            <w:r w:rsidRPr="006C45FA">
              <w:t>DropAnalysis</w:t>
            </w:r>
            <w:proofErr w:type="spellEnd"/>
            <w:r w:rsidRPr="006C45FA">
              <w:t xml:space="preserve"> </w:t>
            </w:r>
          </w:p>
        </w:tc>
      </w:tr>
      <w:tr w:rsidR="006C45FA" w:rsidRPr="006C45FA" w:rsidTr="008A08CB">
        <w:trPr>
          <w:cantSplit/>
        </w:trPr>
        <w:tc>
          <w:tcPr>
            <w:tcW w:w="1458" w:type="dxa"/>
          </w:tcPr>
          <w:p w:rsidR="006C45FA" w:rsidRPr="006C45FA" w:rsidRDefault="006C45FA" w:rsidP="00A34CAC">
            <w:pPr>
              <w:spacing w:after="0"/>
              <w:rPr>
                <w:b/>
              </w:rPr>
            </w:pPr>
            <w:r w:rsidRPr="006C45FA">
              <w:rPr>
                <w:b/>
              </w:rPr>
              <w:t>net/-net</w:t>
            </w:r>
          </w:p>
        </w:tc>
        <w:tc>
          <w:tcPr>
            <w:tcW w:w="3060" w:type="dxa"/>
          </w:tcPr>
          <w:p w:rsidR="006C45FA" w:rsidRPr="006C45FA" w:rsidRDefault="006C45FA" w:rsidP="00A34CAC">
            <w:pPr>
              <w:spacing w:after="0"/>
            </w:pPr>
            <w:r w:rsidRPr="006C45FA">
              <w:t>Stream network shapefile giving the links in a stream network</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r w:rsidRPr="006C45FA">
              <w:rPr>
                <w:b/>
              </w:rPr>
              <w:t>-o</w:t>
            </w:r>
          </w:p>
        </w:tc>
        <w:tc>
          <w:tcPr>
            <w:tcW w:w="3060" w:type="dxa"/>
          </w:tcPr>
          <w:p w:rsidR="006C45FA" w:rsidRPr="006C45FA" w:rsidRDefault="006C45FA" w:rsidP="00A34CAC">
            <w:pPr>
              <w:spacing w:after="0"/>
            </w:pPr>
            <w:r w:rsidRPr="006C45FA">
              <w:t>Flag used to show outlets shapefile, with the name of name of the outlet shape file as argument.</w:t>
            </w:r>
          </w:p>
        </w:tc>
        <w:tc>
          <w:tcPr>
            <w:tcW w:w="2520" w:type="dxa"/>
          </w:tcPr>
          <w:p w:rsidR="006C45FA" w:rsidRPr="006C45FA" w:rsidRDefault="006C45FA" w:rsidP="00A34CAC">
            <w:pPr>
              <w:spacing w:after="0"/>
            </w:pPr>
            <w:r w:rsidRPr="006C45FA">
              <w:t xml:space="preserve">AreaD8, AreaDinf, </w:t>
            </w:r>
            <w:proofErr w:type="spellStart"/>
            <w:r w:rsidRPr="006C45FA">
              <w:t>GridNet</w:t>
            </w:r>
            <w:proofErr w:type="spellEnd"/>
            <w:r w:rsidRPr="006C45FA">
              <w:t xml:space="preserve">, StreamNet,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MoveOutletsToStreams</w:t>
            </w:r>
            <w:proofErr w:type="spellEnd"/>
          </w:p>
        </w:tc>
        <w:tc>
          <w:tcPr>
            <w:tcW w:w="2340" w:type="dxa"/>
          </w:tcPr>
          <w:p w:rsidR="006C45FA" w:rsidRPr="006C45FA" w:rsidRDefault="006C45FA" w:rsidP="00A34CAC">
            <w:pPr>
              <w:spacing w:after="0"/>
            </w:pPr>
          </w:p>
        </w:tc>
      </w:tr>
      <w:tr w:rsidR="006C45FA" w:rsidRPr="006C45FA" w:rsidTr="008A08CB">
        <w:trPr>
          <w:cantSplit/>
        </w:trPr>
        <w:tc>
          <w:tcPr>
            <w:tcW w:w="1458" w:type="dxa"/>
          </w:tcPr>
          <w:p w:rsidR="006C45FA" w:rsidRPr="006C45FA" w:rsidRDefault="006C45FA" w:rsidP="00A34CAC">
            <w:pPr>
              <w:spacing w:after="0"/>
              <w:rPr>
                <w:b/>
              </w:rPr>
            </w:pPr>
            <w:r w:rsidRPr="006C45FA">
              <w:rPr>
                <w:b/>
              </w:rPr>
              <w:t>-om</w:t>
            </w:r>
          </w:p>
        </w:tc>
        <w:tc>
          <w:tcPr>
            <w:tcW w:w="3060" w:type="dxa"/>
          </w:tcPr>
          <w:p w:rsidR="006C45FA" w:rsidRPr="006C45FA" w:rsidRDefault="006C45FA" w:rsidP="00A34CAC">
            <w:pPr>
              <w:spacing w:after="0"/>
            </w:pPr>
            <w:r w:rsidRPr="006C45FA">
              <w:t>Flag used to show moved outlets shapefile name as argument.</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proofErr w:type="spellStart"/>
            <w:r w:rsidRPr="006C45FA">
              <w:t>MoveOutletsToStreams</w:t>
            </w:r>
            <w:proofErr w:type="spellEnd"/>
          </w:p>
        </w:tc>
      </w:tr>
      <w:tr w:rsidR="006C45FA" w:rsidRPr="006C45FA" w:rsidTr="008A08CB">
        <w:trPr>
          <w:cantSplit/>
        </w:trPr>
        <w:tc>
          <w:tcPr>
            <w:tcW w:w="1458" w:type="dxa"/>
          </w:tcPr>
          <w:p w:rsidR="006C45FA" w:rsidRPr="006C45FA" w:rsidRDefault="006C45FA" w:rsidP="00A34CAC">
            <w:pPr>
              <w:spacing w:after="0"/>
              <w:rPr>
                <w:b/>
              </w:rPr>
            </w:pPr>
            <w:r w:rsidRPr="006C45FA">
              <w:rPr>
                <w:b/>
              </w:rPr>
              <w:t>tree/-tree</w:t>
            </w:r>
          </w:p>
        </w:tc>
        <w:tc>
          <w:tcPr>
            <w:tcW w:w="3060" w:type="dxa"/>
          </w:tcPr>
          <w:p w:rsidR="006C45FA" w:rsidRPr="006C45FA" w:rsidRDefault="006C45FA" w:rsidP="00A34CAC">
            <w:pPr>
              <w:spacing w:after="0"/>
            </w:pPr>
            <w:r w:rsidRPr="006C45FA">
              <w:t>Stream Network tree text fi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bl>
    <w:p w:rsidR="006C45FA" w:rsidRPr="006C45FA" w:rsidRDefault="006C45FA" w:rsidP="006C45FA"/>
    <w:p w:rsidR="006C45FA" w:rsidRPr="006C45FA" w:rsidRDefault="006C45FA" w:rsidP="006C45FA">
      <w:pPr>
        <w:rPr>
          <w:b/>
          <w:bCs/>
        </w:rPr>
      </w:pPr>
      <w:bookmarkStart w:id="3" w:name="_Ref221028110"/>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3</w:t>
      </w:r>
      <w:r w:rsidR="00335C80" w:rsidRPr="006C45FA">
        <w:fldChar w:fldCharType="end"/>
      </w:r>
      <w:bookmarkEnd w:id="3"/>
      <w:r w:rsidRPr="006C45FA">
        <w:rPr>
          <w:b/>
          <w:bCs/>
        </w:rPr>
        <w:t xml:space="preserve"> Non-file TauDEM codes and their description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4362"/>
        <w:gridCol w:w="3622"/>
      </w:tblGrid>
      <w:tr w:rsidR="006C45FA" w:rsidRPr="006C45FA" w:rsidTr="008A08CB">
        <w:trPr>
          <w:cantSplit/>
        </w:trPr>
        <w:tc>
          <w:tcPr>
            <w:tcW w:w="1592" w:type="dxa"/>
          </w:tcPr>
          <w:p w:rsidR="006C45FA" w:rsidRPr="006C45FA" w:rsidRDefault="006C45FA" w:rsidP="00A34CAC">
            <w:pPr>
              <w:spacing w:after="0"/>
              <w:rPr>
                <w:b/>
              </w:rPr>
            </w:pPr>
            <w:r w:rsidRPr="006C45FA">
              <w:rPr>
                <w:b/>
              </w:rPr>
              <w:t>Flags</w:t>
            </w:r>
          </w:p>
        </w:tc>
        <w:tc>
          <w:tcPr>
            <w:tcW w:w="4362" w:type="dxa"/>
          </w:tcPr>
          <w:p w:rsidR="006C45FA" w:rsidRPr="006C45FA" w:rsidRDefault="006C45FA" w:rsidP="00A34CAC">
            <w:pPr>
              <w:spacing w:after="0"/>
              <w:rPr>
                <w:b/>
              </w:rPr>
            </w:pPr>
            <w:r w:rsidRPr="006C45FA">
              <w:rPr>
                <w:b/>
              </w:rPr>
              <w:t>Description</w:t>
            </w:r>
          </w:p>
        </w:tc>
        <w:tc>
          <w:tcPr>
            <w:tcW w:w="3622" w:type="dxa"/>
          </w:tcPr>
          <w:p w:rsidR="006C45FA" w:rsidRPr="006C45FA" w:rsidRDefault="006C45FA" w:rsidP="00A34CAC">
            <w:pPr>
              <w:spacing w:after="0"/>
              <w:rPr>
                <w:b/>
              </w:rPr>
            </w:pPr>
            <w:r w:rsidRPr="006C45FA">
              <w:rPr>
                <w:b/>
              </w:rPr>
              <w:t>Arguments</w:t>
            </w:r>
          </w:p>
        </w:tc>
      </w:tr>
      <w:tr w:rsidR="006C45FA" w:rsidRPr="006C45FA" w:rsidTr="008A08CB">
        <w:trPr>
          <w:cantSplit/>
        </w:trPr>
        <w:tc>
          <w:tcPr>
            <w:tcW w:w="1592" w:type="dxa"/>
          </w:tcPr>
          <w:p w:rsidR="006C45FA" w:rsidRPr="006C45FA" w:rsidRDefault="006C45FA" w:rsidP="00A34CAC">
            <w:pPr>
              <w:spacing w:after="0"/>
              <w:rPr>
                <w:b/>
              </w:rPr>
            </w:pPr>
            <w:r w:rsidRPr="006C45FA">
              <w:rPr>
                <w:b/>
              </w:rPr>
              <w:t>-alpha</w:t>
            </w:r>
          </w:p>
        </w:tc>
        <w:tc>
          <w:tcPr>
            <w:tcW w:w="4362" w:type="dxa"/>
          </w:tcPr>
          <w:p w:rsidR="006C45FA" w:rsidRPr="006C45FA" w:rsidRDefault="006C45FA" w:rsidP="00A34CAC">
            <w:pPr>
              <w:spacing w:after="0"/>
            </w:pPr>
            <w:r w:rsidRPr="006C45FA">
              <w:t>Flag for user selected input angle threshold used in avalanche runout function</w:t>
            </w:r>
          </w:p>
        </w:tc>
        <w:tc>
          <w:tcPr>
            <w:tcW w:w="3622" w:type="dxa"/>
          </w:tcPr>
          <w:p w:rsidR="006C45FA" w:rsidRPr="006C45FA" w:rsidRDefault="006C45FA" w:rsidP="00A34CAC">
            <w:pPr>
              <w:spacing w:after="0"/>
            </w:pPr>
            <w:r w:rsidRPr="006C45FA">
              <w:t>Angle (degrees)</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csol</w:t>
            </w:r>
            <w:proofErr w:type="spellEnd"/>
          </w:p>
        </w:tc>
        <w:tc>
          <w:tcPr>
            <w:tcW w:w="4362" w:type="dxa"/>
          </w:tcPr>
          <w:p w:rsidR="006C45FA" w:rsidRPr="006C45FA" w:rsidRDefault="006C45FA" w:rsidP="00A34CAC">
            <w:pPr>
              <w:spacing w:after="0"/>
            </w:pPr>
            <w:r w:rsidRPr="006C45FA">
              <w:t>Solubility threshold in concentration limited accumulation function</w:t>
            </w:r>
          </w:p>
        </w:tc>
        <w:tc>
          <w:tcPr>
            <w:tcW w:w="3622" w:type="dxa"/>
          </w:tcPr>
          <w:p w:rsidR="006C45FA" w:rsidRPr="006C45FA" w:rsidRDefault="006C45FA" w:rsidP="00A34CAC">
            <w:pPr>
              <w:spacing w:after="0"/>
            </w:pPr>
            <w:r w:rsidRPr="006C45FA">
              <w:t>Numeric value indicating substance solubility threshold</w:t>
            </w:r>
          </w:p>
        </w:tc>
      </w:tr>
      <w:tr w:rsidR="006C45FA" w:rsidRPr="006C45FA" w:rsidTr="008A08CB">
        <w:trPr>
          <w:cantSplit/>
        </w:trPr>
        <w:tc>
          <w:tcPr>
            <w:tcW w:w="1592" w:type="dxa"/>
          </w:tcPr>
          <w:p w:rsidR="006C45FA" w:rsidRPr="006C45FA" w:rsidRDefault="006C45FA" w:rsidP="00A34CAC">
            <w:pPr>
              <w:spacing w:after="0"/>
              <w:rPr>
                <w:b/>
              </w:rPr>
            </w:pPr>
            <w:r w:rsidRPr="006C45FA">
              <w:rPr>
                <w:b/>
              </w:rPr>
              <w:t>-direct</w:t>
            </w:r>
          </w:p>
        </w:tc>
        <w:tc>
          <w:tcPr>
            <w:tcW w:w="4362" w:type="dxa"/>
          </w:tcPr>
          <w:p w:rsidR="006C45FA" w:rsidRPr="006C45FA" w:rsidRDefault="006C45FA" w:rsidP="00A34CAC">
            <w:pPr>
              <w:spacing w:after="0"/>
            </w:pPr>
            <w:r w:rsidRPr="006C45FA">
              <w:t>Flag to indicate direct rather than path distance to be used in avalanche runout func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dn</w:t>
            </w:r>
            <w:proofErr w:type="spellEnd"/>
          </w:p>
        </w:tc>
        <w:tc>
          <w:tcPr>
            <w:tcW w:w="4362" w:type="dxa"/>
          </w:tcPr>
          <w:p w:rsidR="006C45FA" w:rsidRPr="006C45FA" w:rsidRDefault="006C45FA" w:rsidP="00A34CAC">
            <w:pPr>
              <w:spacing w:after="0"/>
            </w:pPr>
            <w:r w:rsidRPr="006C45FA">
              <w:t xml:space="preserve">Flag for user selected distance input in </w:t>
            </w:r>
            <w:proofErr w:type="spellStart"/>
            <w:r w:rsidRPr="006C45FA">
              <w:t>SlopeAveDown</w:t>
            </w:r>
            <w:proofErr w:type="spellEnd"/>
            <w:r w:rsidRPr="006C45FA">
              <w:t xml:space="preserve"> function</w:t>
            </w:r>
          </w:p>
        </w:tc>
        <w:tc>
          <w:tcPr>
            <w:tcW w:w="3622" w:type="dxa"/>
          </w:tcPr>
          <w:p w:rsidR="006C45FA" w:rsidRPr="006C45FA" w:rsidRDefault="006C45FA" w:rsidP="00A34CAC">
            <w:pPr>
              <w:spacing w:after="0"/>
            </w:pPr>
            <w:r w:rsidRPr="006C45FA">
              <w:t>Downslope distance (in horizontal linear units of the DEM grid)</w:t>
            </w:r>
          </w:p>
        </w:tc>
      </w:tr>
      <w:tr w:rsidR="006C45FA" w:rsidRPr="006C45FA" w:rsidTr="008A08CB">
        <w:trPr>
          <w:cantSplit/>
        </w:trPr>
        <w:tc>
          <w:tcPr>
            <w:tcW w:w="1592" w:type="dxa"/>
          </w:tcPr>
          <w:p w:rsidR="006C45FA" w:rsidRPr="006C45FA" w:rsidRDefault="006C45FA" w:rsidP="00A34CAC">
            <w:pPr>
              <w:spacing w:after="0"/>
              <w:rPr>
                <w:b/>
              </w:rPr>
            </w:pPr>
            <w:r w:rsidRPr="006C45FA">
              <w:rPr>
                <w:b/>
              </w:rPr>
              <w:lastRenderedPageBreak/>
              <w:t>-m</w:t>
            </w:r>
          </w:p>
        </w:tc>
        <w:tc>
          <w:tcPr>
            <w:tcW w:w="4362" w:type="dxa"/>
          </w:tcPr>
          <w:p w:rsidR="006C45FA" w:rsidRPr="006C45FA" w:rsidRDefault="006C45FA" w:rsidP="00A34CAC">
            <w:pPr>
              <w:spacing w:after="0"/>
            </w:pPr>
            <w:r w:rsidRPr="006C45FA">
              <w:t>Flag used as method indicator for computing horizontal, vertical, surface or Pythagoras distances to ridge and stream.</w:t>
            </w:r>
          </w:p>
        </w:tc>
        <w:tc>
          <w:tcPr>
            <w:tcW w:w="3622" w:type="dxa"/>
          </w:tcPr>
          <w:p w:rsidR="006C45FA" w:rsidRPr="006C45FA" w:rsidRDefault="006C45FA" w:rsidP="00A34CAC">
            <w:pPr>
              <w:spacing w:after="0"/>
            </w:pPr>
            <w:r w:rsidRPr="006C45FA">
              <w:t xml:space="preserve">Two arguments are used with this flag: (1) The method type (horizontal </w:t>
            </w:r>
            <w:proofErr w:type="spellStart"/>
            <w:r w:rsidRPr="006C45FA">
              <w:t>as h</w:t>
            </w:r>
            <w:proofErr w:type="spellEnd"/>
            <w:r w:rsidRPr="006C45FA">
              <w:t xml:space="preserve">, vertical as v, surface as s and Pythagoras as p); and (2) the method statistic (average as </w:t>
            </w:r>
            <w:proofErr w:type="spellStart"/>
            <w:r w:rsidRPr="006C45FA">
              <w:t>ave</w:t>
            </w:r>
            <w:proofErr w:type="spellEnd"/>
            <w:r w:rsidRPr="006C45FA">
              <w:t xml:space="preserve">, minimum as min, and maximum as max). The default is h </w:t>
            </w:r>
            <w:proofErr w:type="spellStart"/>
            <w:r w:rsidRPr="006C45FA">
              <w:t>ave.</w:t>
            </w:r>
            <w:proofErr w:type="spellEnd"/>
            <w:r w:rsidRPr="006C45FA">
              <w:t xml:space="preserve"> (e.g. -m v </w:t>
            </w:r>
            <w:proofErr w:type="spellStart"/>
            <w:r w:rsidRPr="006C45FA">
              <w:t>ave</w:t>
            </w:r>
            <w:proofErr w:type="spellEnd"/>
            <w:r w:rsidRPr="006C45FA">
              <w:t>)</w:t>
            </w:r>
          </w:p>
        </w:tc>
      </w:tr>
      <w:tr w:rsidR="006C45FA" w:rsidRPr="006C45FA" w:rsidTr="008A08CB">
        <w:trPr>
          <w:cantSplit/>
        </w:trPr>
        <w:tc>
          <w:tcPr>
            <w:tcW w:w="1592" w:type="dxa"/>
          </w:tcPr>
          <w:p w:rsidR="006C45FA" w:rsidRPr="006C45FA" w:rsidRDefault="006C45FA" w:rsidP="00A34CAC">
            <w:pPr>
              <w:spacing w:after="0"/>
              <w:rPr>
                <w:b/>
              </w:rPr>
            </w:pPr>
            <w:r w:rsidRPr="006C45FA">
              <w:rPr>
                <w:b/>
              </w:rPr>
              <w:t>-md</w:t>
            </w:r>
          </w:p>
        </w:tc>
        <w:tc>
          <w:tcPr>
            <w:tcW w:w="4362" w:type="dxa"/>
          </w:tcPr>
          <w:p w:rsidR="006C45FA" w:rsidRPr="006C45FA" w:rsidRDefault="006C45FA" w:rsidP="00A34CAC">
            <w:pPr>
              <w:spacing w:after="0"/>
            </w:pPr>
            <w:r w:rsidRPr="006C45FA">
              <w:t xml:space="preserve">Flag used to indicate the maximum distance (in number of grid cells traversed) to move an outlet in the </w:t>
            </w:r>
            <w:proofErr w:type="spellStart"/>
            <w:r w:rsidRPr="006C45FA">
              <w:t>MoveOutletsToStreams</w:t>
            </w:r>
            <w:proofErr w:type="spellEnd"/>
            <w:r w:rsidRPr="006C45FA">
              <w:t xml:space="preserve"> function</w:t>
            </w:r>
          </w:p>
        </w:tc>
        <w:tc>
          <w:tcPr>
            <w:tcW w:w="3622" w:type="dxa"/>
          </w:tcPr>
          <w:p w:rsidR="006C45FA" w:rsidRPr="006C45FA" w:rsidRDefault="006C45FA" w:rsidP="00A34CAC">
            <w:pPr>
              <w:spacing w:after="0"/>
            </w:pPr>
            <w:r w:rsidRPr="006C45FA">
              <w:t>Integer numeric value indicating the maximum number of grid cells to traverse when moving outlets</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nc</w:t>
            </w:r>
            <w:proofErr w:type="spellEnd"/>
          </w:p>
        </w:tc>
        <w:tc>
          <w:tcPr>
            <w:tcW w:w="4362" w:type="dxa"/>
          </w:tcPr>
          <w:p w:rsidR="006C45FA" w:rsidRPr="006C45FA" w:rsidRDefault="006C45FA" w:rsidP="00A34CAC">
            <w:pPr>
              <w:spacing w:after="0"/>
            </w:pPr>
            <w:r w:rsidRPr="006C45FA">
              <w:t>Flag for not checking edge contamination. The default is to check edge contamina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par</w:t>
            </w:r>
          </w:p>
        </w:tc>
        <w:tc>
          <w:tcPr>
            <w:tcW w:w="4362" w:type="dxa"/>
          </w:tcPr>
          <w:p w:rsidR="006C45FA" w:rsidRPr="006C45FA" w:rsidRDefault="006C45FA" w:rsidP="00A34CAC">
            <w:pPr>
              <w:spacing w:after="0"/>
            </w:pPr>
            <w:r w:rsidRPr="006C45FA">
              <w:t xml:space="preserve">Flag to indicate that method parameters follow on the command line input.  </w:t>
            </w:r>
          </w:p>
        </w:tc>
        <w:tc>
          <w:tcPr>
            <w:tcW w:w="3622" w:type="dxa"/>
          </w:tcPr>
          <w:p w:rsidR="006C45FA" w:rsidRPr="006C45FA" w:rsidRDefault="006C45FA" w:rsidP="00A34CAC">
            <w:pPr>
              <w:spacing w:after="0"/>
            </w:pPr>
            <w:r w:rsidRPr="006C45FA">
              <w:t xml:space="preserve">Numerical method parameters, with method dependent interpretation and number </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sw</w:t>
            </w:r>
            <w:proofErr w:type="spellEnd"/>
          </w:p>
        </w:tc>
        <w:tc>
          <w:tcPr>
            <w:tcW w:w="4362" w:type="dxa"/>
          </w:tcPr>
          <w:p w:rsidR="006C45FA" w:rsidRPr="006C45FA" w:rsidRDefault="006C45FA" w:rsidP="00A34CAC">
            <w:pPr>
              <w:spacing w:after="0"/>
            </w:pPr>
            <w:r w:rsidRPr="006C45FA">
              <w:t>Flag used to indicate delineate single watershed only. Without the flag the default is to delineate multiple watersheds.</w:t>
            </w:r>
          </w:p>
        </w:tc>
        <w:tc>
          <w:tcPr>
            <w:tcW w:w="3622" w:type="dxa"/>
          </w:tcPr>
          <w:p w:rsidR="006C45FA" w:rsidRPr="006C45FA" w:rsidRDefault="006C45FA" w:rsidP="00A34CAC">
            <w:pPr>
              <w:spacing w:after="0"/>
            </w:pPr>
            <w:r w:rsidRPr="006C45FA">
              <w:t xml:space="preserve">No argument </w:t>
            </w:r>
          </w:p>
        </w:tc>
      </w:tr>
      <w:tr w:rsidR="006C45FA" w:rsidRPr="006C45FA" w:rsidTr="008A08CB">
        <w:trPr>
          <w:cantSplit/>
        </w:trPr>
        <w:tc>
          <w:tcPr>
            <w:tcW w:w="1592" w:type="dxa"/>
          </w:tcPr>
          <w:p w:rsidR="006C45FA" w:rsidRPr="006C45FA" w:rsidRDefault="006C45FA" w:rsidP="00A34CAC">
            <w:pPr>
              <w:spacing w:after="0"/>
              <w:rPr>
                <w:b/>
              </w:rPr>
            </w:pPr>
            <w:r w:rsidRPr="006C45FA">
              <w:rPr>
                <w:b/>
              </w:rPr>
              <w:t>-thresh</w:t>
            </w:r>
          </w:p>
        </w:tc>
        <w:tc>
          <w:tcPr>
            <w:tcW w:w="4362" w:type="dxa"/>
          </w:tcPr>
          <w:p w:rsidR="006C45FA" w:rsidRPr="006C45FA" w:rsidRDefault="006C45FA" w:rsidP="00A34CAC">
            <w:pPr>
              <w:spacing w:after="0"/>
            </w:pPr>
            <w:r w:rsidRPr="006C45FA">
              <w:t xml:space="preserve">Flag used to show threshold </w:t>
            </w:r>
          </w:p>
        </w:tc>
        <w:tc>
          <w:tcPr>
            <w:tcW w:w="3622" w:type="dxa"/>
          </w:tcPr>
          <w:p w:rsidR="006C45FA" w:rsidRPr="006C45FA" w:rsidRDefault="006C45FA" w:rsidP="00A34CAC">
            <w:pPr>
              <w:spacing w:after="0"/>
            </w:pPr>
            <w:r w:rsidRPr="006C45FA">
              <w:t>Threshold value (number)</w:t>
            </w:r>
          </w:p>
        </w:tc>
      </w:tr>
    </w:tbl>
    <w:p w:rsidR="006C45FA" w:rsidRDefault="006C45FA" w:rsidP="00AB0063"/>
    <w:p w:rsidR="00A34CAC" w:rsidRPr="00A34CAC" w:rsidRDefault="00A34CAC" w:rsidP="00A34CAC">
      <w:pPr>
        <w:pStyle w:val="Heading2"/>
      </w:pPr>
      <w:r w:rsidRPr="00A34CAC">
        <w:t>Command Line Interface Design Conventions</w:t>
      </w:r>
    </w:p>
    <w:p w:rsidR="00A34CAC" w:rsidRPr="00A34CAC" w:rsidRDefault="00A34CAC" w:rsidP="00A34CAC">
      <w:r w:rsidRPr="00A34CAC">
        <w:t xml:space="preserve">Command line interfaces may specify only the base name which is the name of the initial elevation file, for example dem.tif, in which case the program will add the necessary suffixes for the files it needs, or may specify the specific input and output files using the codes in tables 1 &amp; 2 as command line flags.  Specific command line interfaces conventions for each program are given in the following sections.  The function names are in italics; the required parameters are in normal font; the optional parameters are in normal font but in brackets []; outputs are </w:t>
      </w:r>
      <w:r w:rsidRPr="00A34CAC">
        <w:rPr>
          <w:u w:val="single"/>
        </w:rPr>
        <w:t>underlined</w:t>
      </w:r>
      <w:r w:rsidRPr="00A34CAC">
        <w:t>, and the flags and suffixes are in bold italics.</w:t>
      </w:r>
    </w:p>
    <w:p w:rsidR="00A34CAC" w:rsidRDefault="00643856" w:rsidP="00A34CAC">
      <w:pPr>
        <w:pStyle w:val="Heading2"/>
      </w:pPr>
      <w:r>
        <w:t>TauDEM Command Line Functions</w:t>
      </w:r>
    </w:p>
    <w:p w:rsidR="00A34CAC" w:rsidRPr="00A34CAC" w:rsidRDefault="00A34CAC" w:rsidP="00A34CAC">
      <w:pPr>
        <w:pStyle w:val="Heading3"/>
      </w:pPr>
      <w:r w:rsidRPr="00A34CAC">
        <w:t>Basic Grid Analysis Functions</w:t>
      </w:r>
    </w:p>
    <w:p w:rsidR="00A34CAC" w:rsidRPr="00A34CAC" w:rsidRDefault="00A34CAC" w:rsidP="00872150">
      <w:pPr>
        <w:keepNext/>
        <w:spacing w:after="0"/>
        <w:rPr>
          <w:b/>
          <w:bCs/>
        </w:rPr>
      </w:pPr>
      <w:proofErr w:type="spellStart"/>
      <w:r w:rsidRPr="00A34CAC">
        <w:rPr>
          <w:b/>
          <w:bCs/>
        </w:rPr>
        <w:t>PitRemove</w:t>
      </w:r>
      <w:proofErr w:type="spellEnd"/>
    </w:p>
    <w:p w:rsidR="00A34CAC" w:rsidRPr="00A34CAC" w:rsidRDefault="00A34CAC" w:rsidP="00A34CAC">
      <w:pPr>
        <w:spacing w:after="0" w:line="240" w:lineRule="auto"/>
        <w:rPr>
          <w:u w:val="single"/>
        </w:rPr>
      </w:pPr>
      <w:r w:rsidRPr="00A34CAC">
        <w:t xml:space="preserve">This function takes as input an elevation data grid and outputs a hydrologically correct elevation grid file with pits filled, using the flooding algorithm.  </w:t>
      </w:r>
    </w:p>
    <w:p w:rsidR="00A34CAC" w:rsidRPr="00A34CAC" w:rsidRDefault="00A34CAC" w:rsidP="00A34CAC">
      <w:pPr>
        <w:spacing w:after="0" w:line="240" w:lineRule="auto"/>
        <w:rPr>
          <w:u w:val="single"/>
        </w:rPr>
      </w:pPr>
      <w:r w:rsidRPr="00A34CAC">
        <w:rPr>
          <w:u w:val="single"/>
        </w:rPr>
        <w:t>Command line interfaces</w:t>
      </w:r>
    </w:p>
    <w:p w:rsidR="00A34CAC" w:rsidRPr="00A34CAC" w:rsidRDefault="00A34CAC" w:rsidP="00A34CAC">
      <w:pPr>
        <w:spacing w:after="0" w:line="240" w:lineRule="auto"/>
        <w:rPr>
          <w:u w:val="single"/>
        </w:rPr>
      </w:pPr>
      <w:r w:rsidRPr="00A34CAC">
        <w:rPr>
          <w:u w:val="single"/>
        </w:rPr>
        <w:t>Simple:</w:t>
      </w:r>
    </w:p>
    <w:p w:rsidR="00A34CAC" w:rsidRPr="00A34CAC" w:rsidRDefault="00A34CAC" w:rsidP="00A34CAC">
      <w:pPr>
        <w:spacing w:after="0" w:line="240" w:lineRule="auto"/>
      </w:pPr>
      <w:r w:rsidRPr="00A34CAC">
        <w:tab/>
      </w:r>
      <w:proofErr w:type="spellStart"/>
      <w:r w:rsidRPr="00A34CAC">
        <w:rPr>
          <w:i/>
        </w:rPr>
        <w:t>PitRemove</w:t>
      </w:r>
      <w:proofErr w:type="spellEnd"/>
      <w:r w:rsidRPr="00A34CAC">
        <w:t xml:space="preserve"> dem.tif    (The output</w:t>
      </w:r>
      <w:r>
        <w:t xml:space="preserve"> file</w:t>
      </w:r>
      <w:r w:rsidRPr="00A34CAC">
        <w:t xml:space="preserve"> name is taken as </w:t>
      </w:r>
      <w:proofErr w:type="spellStart"/>
      <w:r w:rsidRPr="00A34CAC">
        <w:t>demfel.tif</w:t>
      </w:r>
      <w:proofErr w:type="spellEnd"/>
      <w:r w:rsidRPr="00A34CAC">
        <w:t>)</w:t>
      </w:r>
    </w:p>
    <w:p w:rsidR="00A34CAC" w:rsidRPr="00A34CAC" w:rsidRDefault="00A34CAC" w:rsidP="00A34CAC">
      <w:pPr>
        <w:spacing w:after="0" w:line="240" w:lineRule="auto"/>
        <w:rPr>
          <w:u w:val="single"/>
        </w:rPr>
      </w:pPr>
      <w:r w:rsidRPr="00A34CAC">
        <w:rPr>
          <w:u w:val="single"/>
        </w:rPr>
        <w:t>Specific file names used:</w:t>
      </w:r>
    </w:p>
    <w:p w:rsidR="00A34CAC" w:rsidRPr="00A34CAC" w:rsidRDefault="00A34CAC" w:rsidP="00A34CAC">
      <w:pPr>
        <w:spacing w:after="0" w:line="240" w:lineRule="auto"/>
      </w:pPr>
      <w:r w:rsidRPr="00A34CAC">
        <w:tab/>
      </w:r>
      <w:proofErr w:type="spellStart"/>
      <w:r w:rsidRPr="00A34CAC">
        <w:rPr>
          <w:i/>
        </w:rPr>
        <w:t>PitRemove</w:t>
      </w:r>
      <w:proofErr w:type="spellEnd"/>
      <w:r w:rsidRPr="00A34CAC">
        <w:t xml:space="preserve"> </w:t>
      </w:r>
      <w:r w:rsidRPr="00A34CAC">
        <w:rPr>
          <w:b/>
          <w:i/>
        </w:rPr>
        <w:t>-z</w:t>
      </w:r>
      <w:r w:rsidRPr="00A34CAC">
        <w:t xml:space="preserve"> dem.tif </w:t>
      </w:r>
      <w:r w:rsidRPr="00A34CAC">
        <w:rPr>
          <w:b/>
          <w:i/>
        </w:rPr>
        <w:t>-</w:t>
      </w:r>
      <w:proofErr w:type="spellStart"/>
      <w:r w:rsidRPr="00A34CAC">
        <w:rPr>
          <w:b/>
          <w:i/>
        </w:rPr>
        <w:t>fel</w:t>
      </w:r>
      <w:proofErr w:type="spellEnd"/>
      <w:r w:rsidRPr="00A34CAC">
        <w:t xml:space="preserve"> </w:t>
      </w:r>
      <w:proofErr w:type="spellStart"/>
      <w:r w:rsidRPr="00A34CAC">
        <w:rPr>
          <w:u w:val="single"/>
        </w:rPr>
        <w:t>demfel.tif</w:t>
      </w:r>
      <w:proofErr w:type="spellEnd"/>
      <w:r w:rsidRPr="00A34CAC">
        <w:t xml:space="preserve"> </w:t>
      </w:r>
    </w:p>
    <w:p w:rsidR="00A34CAC" w:rsidRPr="00A34CAC" w:rsidRDefault="00A34CAC" w:rsidP="00A34CAC">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input elevation grid</w:t>
      </w:r>
    </w:p>
    <w:p w:rsidR="00A34CAC" w:rsidRDefault="00A34CAC" w:rsidP="00A34CAC">
      <w:pPr>
        <w:spacing w:after="0" w:line="240" w:lineRule="auto"/>
      </w:pPr>
      <w:proofErr w:type="spellStart"/>
      <w:proofErr w:type="gramStart"/>
      <w:r>
        <w:t>fel</w:t>
      </w:r>
      <w:r w:rsidRPr="00A34CAC">
        <w:t>file</w:t>
      </w:r>
      <w:proofErr w:type="spellEnd"/>
      <w:proofErr w:type="gramEnd"/>
      <w:r w:rsidRPr="00A34CAC">
        <w:t xml:space="preserve"> </w:t>
      </w:r>
      <w:r w:rsidRPr="00A34CAC">
        <w:sym w:font="Wingdings" w:char="F0E0"/>
      </w:r>
      <w:r w:rsidRPr="00A34CAC">
        <w:t xml:space="preserve"> output elevations with pits filled</w:t>
      </w:r>
    </w:p>
    <w:p w:rsidR="00E36DFD" w:rsidRPr="00A34CAC" w:rsidRDefault="00E36DFD" w:rsidP="00A34CAC">
      <w:pPr>
        <w:spacing w:after="0" w:line="240" w:lineRule="auto"/>
      </w:pPr>
    </w:p>
    <w:p w:rsidR="00A34CAC" w:rsidRPr="00A34CAC" w:rsidRDefault="00A34CAC" w:rsidP="00E36DFD">
      <w:pPr>
        <w:keepNext/>
        <w:spacing w:after="0"/>
        <w:rPr>
          <w:b/>
          <w:bCs/>
        </w:rPr>
      </w:pPr>
      <w:r w:rsidRPr="00A34CAC">
        <w:rPr>
          <w:b/>
          <w:bCs/>
        </w:rPr>
        <w:lastRenderedPageBreak/>
        <w:t>D8FlowDir</w:t>
      </w:r>
    </w:p>
    <w:p w:rsidR="00A34CAC" w:rsidRPr="00A34CAC" w:rsidRDefault="00A34CAC" w:rsidP="00E36DFD">
      <w:pPr>
        <w:spacing w:after="0" w:line="240" w:lineRule="auto"/>
      </w:pPr>
      <w:r w:rsidRPr="00A34CAC">
        <w:t>This function takes as input the hydrologically correct elevation grid and outputs D8 flow direction and slope for each grid cell.  In flat areas flow directions are assigned away from higher ground and towards lower ground using the</w:t>
      </w:r>
      <w:r w:rsidR="00E36DFD">
        <w:t xml:space="preserve"> method of </w:t>
      </w:r>
      <w:proofErr w:type="spellStart"/>
      <w:r w:rsidR="00E36DFD">
        <w:t>Garbrecht</w:t>
      </w:r>
      <w:proofErr w:type="spellEnd"/>
      <w:r w:rsidR="00E36DFD">
        <w:t xml:space="preserve"> and Martz </w:t>
      </w:r>
      <w:r w:rsidR="00335C80">
        <w:fldChar w:fldCharType="begin"/>
      </w:r>
      <w:r w:rsidR="00C022C8">
        <w:instrText xml:space="preserve"> ADDIN EN.CITE &lt;EndNote&gt;&lt;Cite&gt;&lt;Author&gt;Garbrecht&lt;/Author&gt;&lt;Year&gt;1997&lt;/Year&gt;&lt;RecNum&gt;2542&lt;/RecNum&gt;&lt;record&gt;&lt;rec-number&gt;2542&lt;/rec-number&gt;&lt;foreign-keys&gt;&lt;key app="EN" db-id="e9ezr5e2bsaaxderwrqpdert095x5pp99r95"&gt;2542&lt;/key&gt;&lt;/foreign-keys&gt;&lt;ref-type name="Journal Article"&gt;17&lt;/ref-type&gt;&lt;contributors&gt;&lt;authors&gt;&lt;author&gt;Jurgen Garbrecht&lt;/author&gt;&lt;author&gt;Lawrence W. Martz&lt;/author&gt;&lt;/authors&gt;&lt;/contributors&gt;&lt;titles&gt;&lt;title&gt;The Assignment of Drainage Direction Over Flat Surfaces in Raster Digital Elevation Models&lt;/title&gt;&lt;secondary-title&gt;Journal of Hydrology&lt;/secondary-title&gt;&lt;/titles&gt;&lt;periodical&gt;&lt;full-title&gt;Journal of Hydrology&lt;/full-title&gt;&lt;/periodical&gt;&lt;pages&gt;204-213&lt;/pages&gt;&lt;volume&gt;193&lt;/volume&gt;&lt;dates&gt;&lt;year&gt;1997&lt;/year&gt;&lt;/dates&gt;&lt;urls&gt;&lt;pdf-urls&gt;&lt;url&gt;internal-pdf://GarbrechtMartz_1997_joh-3554295552/GarbrechtMartz_1997_joh.pdf&lt;/url&gt;&lt;/pdf-urls&gt;&lt;/urls&gt;&lt;/record&gt;&lt;/Cite&gt;&lt;/EndNote&gt;</w:instrText>
      </w:r>
      <w:r w:rsidR="00335C80">
        <w:fldChar w:fldCharType="separate"/>
      </w:r>
      <w:r w:rsidR="00C022C8">
        <w:t>(</w:t>
      </w:r>
      <w:proofErr w:type="spellStart"/>
      <w:r w:rsidR="00C022C8">
        <w:t>Garbrecht</w:t>
      </w:r>
      <w:proofErr w:type="spellEnd"/>
      <w:r w:rsidR="00C022C8">
        <w:t xml:space="preserve"> and Martz, 1997)</w:t>
      </w:r>
      <w:r w:rsidR="00335C80">
        <w:fldChar w:fldCharType="end"/>
      </w:r>
      <w:r w:rsidRPr="00A34CAC">
        <w:t xml:space="preserve">.  </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D8FlowDir</w:t>
      </w:r>
      <w:r w:rsidRPr="00A34CAC">
        <w:t xml:space="preserve"> dem.tif      (The flow direction and slope outputs are taken as </w:t>
      </w:r>
      <w:proofErr w:type="spellStart"/>
      <w:r w:rsidRPr="00A34CAC">
        <w:rPr>
          <w:u w:val="single"/>
        </w:rPr>
        <w:t>demp.tif</w:t>
      </w:r>
      <w:proofErr w:type="spellEnd"/>
      <w:r w:rsidRPr="00A34CAC">
        <w:t xml:space="preserve"> and </w:t>
      </w:r>
      <w:r w:rsidRPr="00A34CAC">
        <w:rPr>
          <w:u w:val="single"/>
        </w:rPr>
        <w:t>demsd8.tif</w:t>
      </w:r>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D8FlowDir</w:t>
      </w:r>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p</w:t>
      </w:r>
      <w:r w:rsidRPr="00A34CAC">
        <w:t xml:space="preserve"> </w:t>
      </w:r>
      <w:proofErr w:type="spellStart"/>
      <w:r w:rsidRPr="00A34CAC">
        <w:rPr>
          <w:u w:val="single"/>
        </w:rPr>
        <w:t>demp.tif</w:t>
      </w:r>
      <w:proofErr w:type="spellEnd"/>
      <w:r w:rsidRPr="00A34CAC">
        <w:t xml:space="preserve"> </w:t>
      </w:r>
      <w:r w:rsidRPr="00A34CAC">
        <w:rPr>
          <w:b/>
          <w:i/>
        </w:rPr>
        <w:t>-sd8</w:t>
      </w:r>
      <w:r w:rsidRPr="00A34CAC">
        <w:t xml:space="preserve"> </w:t>
      </w:r>
      <w:r w:rsidRPr="00A34CAC">
        <w:rPr>
          <w:u w:val="single"/>
        </w:rPr>
        <w:t>demsd8.tif</w:t>
      </w:r>
    </w:p>
    <w:p w:rsidR="00A34CAC" w:rsidRPr="00A34CAC" w:rsidRDefault="00A34CAC" w:rsidP="00E36DFD">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Pit filled elevation input data </w:t>
      </w:r>
    </w:p>
    <w:p w:rsidR="00A34CAC" w:rsidRPr="00A34CAC" w:rsidRDefault="00A34CAC" w:rsidP="00E36DFD">
      <w:pPr>
        <w:spacing w:after="0" w:line="240" w:lineRule="auto"/>
      </w:pPr>
      <w:proofErr w:type="spellStart"/>
      <w:proofErr w:type="gramStart"/>
      <w:r w:rsidRPr="00A34CAC">
        <w:t>pointfile</w:t>
      </w:r>
      <w:proofErr w:type="spellEnd"/>
      <w:proofErr w:type="gramEnd"/>
      <w:r w:rsidRPr="00A34CAC">
        <w:t xml:space="preserve"> </w:t>
      </w:r>
      <w:r w:rsidRPr="00A34CAC">
        <w:sym w:font="Wingdings" w:char="F0E0"/>
      </w:r>
      <w:r w:rsidRPr="00A34CAC">
        <w:t xml:space="preserve"> D8 flow directions output </w:t>
      </w:r>
    </w:p>
    <w:p w:rsidR="00A34CAC" w:rsidRDefault="00A34CAC" w:rsidP="00E36DFD">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D8 slopes output</w:t>
      </w:r>
    </w:p>
    <w:p w:rsidR="00E36DFD" w:rsidRPr="00A34CAC" w:rsidRDefault="00E36DFD" w:rsidP="00E36DFD">
      <w:pPr>
        <w:spacing w:after="0" w:line="240" w:lineRule="auto"/>
      </w:pPr>
    </w:p>
    <w:p w:rsidR="00A34CAC" w:rsidRPr="00A34CAC" w:rsidRDefault="00A34CAC" w:rsidP="00E36DFD">
      <w:pPr>
        <w:spacing w:after="0"/>
        <w:rPr>
          <w:b/>
          <w:bCs/>
        </w:rPr>
      </w:pPr>
      <w:proofErr w:type="spellStart"/>
      <w:r w:rsidRPr="00A34CAC">
        <w:rPr>
          <w:b/>
          <w:bCs/>
        </w:rPr>
        <w:t>DinfFlowDir</w:t>
      </w:r>
      <w:proofErr w:type="spellEnd"/>
    </w:p>
    <w:p w:rsidR="00A34CAC" w:rsidRPr="00A34CAC" w:rsidRDefault="00A34CAC" w:rsidP="00E36DFD">
      <w:pPr>
        <w:spacing w:after="0" w:line="240" w:lineRule="auto"/>
      </w:pPr>
      <w:r w:rsidRPr="00A34CAC">
        <w:t>This function assigns a flow direction based on steepest slope on a triangular facet. This is recorded as an angle in radians anti-clockwise from east. In flat areas the D8 flow directions are converted to angles and used.</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proofErr w:type="spellStart"/>
      <w:r w:rsidRPr="00A34CAC">
        <w:rPr>
          <w:i/>
        </w:rPr>
        <w:t>DinfFlowDir</w:t>
      </w:r>
      <w:proofErr w:type="spellEnd"/>
      <w:r w:rsidRPr="00A34CAC">
        <w:t xml:space="preserve"> dem.tif      (The flow direction and slope outputs are taken as </w:t>
      </w:r>
      <w:proofErr w:type="spellStart"/>
      <w:r w:rsidRPr="00E36DFD">
        <w:rPr>
          <w:u w:val="single"/>
        </w:rPr>
        <w:t>demang.tif</w:t>
      </w:r>
      <w:proofErr w:type="spellEnd"/>
      <w:r w:rsidRPr="00A34CAC">
        <w:t xml:space="preserve"> and </w:t>
      </w:r>
      <w:proofErr w:type="spellStart"/>
      <w:r w:rsidRPr="00E36DFD">
        <w:rPr>
          <w:u w:val="single"/>
        </w:rPr>
        <w:t>demslp.tif</w:t>
      </w:r>
      <w:proofErr w:type="spellEnd"/>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Default="00E36DFD" w:rsidP="00E36DFD">
      <w:pPr>
        <w:spacing w:after="0" w:line="240" w:lineRule="auto"/>
      </w:pPr>
      <w:r w:rsidRPr="00A34CAC">
        <w:tab/>
      </w:r>
      <w:proofErr w:type="spellStart"/>
      <w:r w:rsidRPr="00A34CAC">
        <w:rPr>
          <w:i/>
        </w:rPr>
        <w:t>DinfFlowDir</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proofErr w:type="gramStart"/>
      <w:r w:rsidRPr="00A34CAC">
        <w:t>demfel.tif</w:t>
      </w:r>
      <w:proofErr w:type="spellEnd"/>
      <w:r w:rsidRPr="00A34CAC">
        <w:t xml:space="preserve">  </w:t>
      </w:r>
      <w:r w:rsidRPr="00A34CAC">
        <w:rPr>
          <w:b/>
          <w:i/>
        </w:rPr>
        <w:t>-</w:t>
      </w:r>
      <w:proofErr w:type="spellStart"/>
      <w:proofErr w:type="gramEnd"/>
      <w:r w:rsidRPr="00A34CAC">
        <w:rPr>
          <w:b/>
          <w:i/>
        </w:rPr>
        <w:t>ang</w:t>
      </w:r>
      <w:proofErr w:type="spellEnd"/>
      <w:r w:rsidRPr="00A34CAC">
        <w:t xml:space="preserve"> </w:t>
      </w:r>
      <w:proofErr w:type="spellStart"/>
      <w:r w:rsidRPr="00A34CAC">
        <w:rPr>
          <w:u w:val="single"/>
        </w:rPr>
        <w:t>demang.tif</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rPr>
          <w:u w:val="single"/>
        </w:rPr>
        <w:t>demslp.tif</w:t>
      </w:r>
      <w:proofErr w:type="spellEnd"/>
      <w:r w:rsidRPr="00A34CAC">
        <w:t xml:space="preserve"> </w:t>
      </w:r>
    </w:p>
    <w:p w:rsidR="00A34CAC" w:rsidRPr="00A34CAC" w:rsidRDefault="00A34CAC" w:rsidP="00E36DFD">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Pit filled elevation input data </w:t>
      </w:r>
    </w:p>
    <w:p w:rsidR="00A34CAC" w:rsidRPr="00A34CAC" w:rsidRDefault="00A34CAC" w:rsidP="00E36DFD">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s output </w:t>
      </w:r>
    </w:p>
    <w:p w:rsidR="00A34CAC" w:rsidRDefault="00A34CAC" w:rsidP="00E36DFD">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slopes output</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t>AreaD8</w:t>
      </w:r>
    </w:p>
    <w:p w:rsidR="00A34CAC" w:rsidRPr="00A34CAC" w:rsidRDefault="00A34CAC" w:rsidP="00E36DFD">
      <w:pPr>
        <w:spacing w:after="0" w:line="240" w:lineRule="auto"/>
      </w:pPr>
      <w:r w:rsidRPr="00A34CAC">
        <w:t>This function takes as input a D8 flow directions file and outputs the contributing area.  The result is the number of grid cells draining through each grid cell.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8A08CB">
        <w:t xml:space="preserve"> </w:t>
      </w:r>
      <w:r w:rsidR="008A08CB" w:rsidRPr="008A08CB">
        <w:t>edge contamination</w:t>
      </w:r>
      <w:r w:rsidRPr="00A34CAC">
        <w:t>.  The edge contamination checking may be overridden with the optional command line argument -</w:t>
      </w:r>
      <w:proofErr w:type="spellStart"/>
      <w:proofErr w:type="gramStart"/>
      <w:r w:rsidRPr="00A34CAC">
        <w:t>nc</w:t>
      </w:r>
      <w:proofErr w:type="spellEnd"/>
      <w:proofErr w:type="gramEnd"/>
      <w:r w:rsidRPr="00A34CAC">
        <w:t>.</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AreaD8</w:t>
      </w:r>
      <w:r w:rsidRPr="00A34CAC">
        <w:t xml:space="preserve"> dem.tif      (assume no outlets, no weight grid)</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AreaD8</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ad8</w:t>
      </w:r>
      <w:r w:rsidRPr="00A34CAC">
        <w:t xml:space="preserve"> </w:t>
      </w:r>
      <w:r w:rsidRPr="00A34CAC">
        <w:rPr>
          <w:u w:val="single"/>
        </w:rPr>
        <w:t>demad8.tif</w:t>
      </w:r>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w:t>
      </w:r>
      <w:r w:rsidRPr="00A34CAC">
        <w:rPr>
          <w:b/>
          <w:i/>
        </w:rPr>
        <w:t>-</w:t>
      </w:r>
      <w:proofErr w:type="spellStart"/>
      <w:proofErr w:type="gramStart"/>
      <w:r w:rsidRPr="00A34CAC">
        <w:rPr>
          <w:b/>
          <w:i/>
        </w:rPr>
        <w:t>nc</w:t>
      </w:r>
      <w:proofErr w:type="spellEnd"/>
      <w:proofErr w:type="gramEnd"/>
      <w:r w:rsidRPr="00A34CAC">
        <w:t>]</w:t>
      </w:r>
    </w:p>
    <w:p w:rsidR="00A34CAC" w:rsidRPr="00A34CAC" w:rsidRDefault="00A34CAC" w:rsidP="00E36DFD">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input flow directions grid</w:t>
      </w:r>
    </w:p>
    <w:p w:rsidR="00A34CAC" w:rsidRPr="00A34CAC" w:rsidRDefault="00A34CAC" w:rsidP="00E36DFD">
      <w:pPr>
        <w:spacing w:after="0" w:line="240" w:lineRule="auto"/>
      </w:pPr>
      <w:proofErr w:type="gramStart"/>
      <w:r w:rsidRPr="00A34CAC">
        <w:t>a</w:t>
      </w:r>
      <w:r w:rsidR="00E36DFD">
        <w:t>d8</w:t>
      </w:r>
      <w:r w:rsidRPr="00A34CAC">
        <w:t>file</w:t>
      </w:r>
      <w:proofErr w:type="gramEnd"/>
      <w:r w:rsidRPr="00A34CAC">
        <w:t xml:space="preserve"> </w:t>
      </w:r>
      <w:r w:rsidRPr="00A34CAC">
        <w:sym w:font="Wingdings" w:char="F0E0"/>
      </w:r>
      <w:r w:rsidRPr="00A34CAC">
        <w:t xml:space="preserve"> output contributing area grid</w:t>
      </w:r>
    </w:p>
    <w:p w:rsidR="00A34CAC" w:rsidRPr="00A34CAC" w:rsidRDefault="00A34CAC" w:rsidP="00E36DFD">
      <w:pPr>
        <w:spacing w:after="0" w:line="240" w:lineRule="auto"/>
      </w:pPr>
      <w:proofErr w:type="spellStart"/>
      <w:proofErr w:type="gramStart"/>
      <w:r w:rsidRPr="00A34CAC">
        <w:t>w</w:t>
      </w:r>
      <w:r w:rsidR="00E36DFD">
        <w:t>g</w:t>
      </w:r>
      <w:r w:rsidRPr="00A34CAC">
        <w:t>file</w:t>
      </w:r>
      <w:proofErr w:type="spellEnd"/>
      <w:proofErr w:type="gramEnd"/>
      <w:r w:rsidRPr="00A34CAC">
        <w:t xml:space="preserve"> </w:t>
      </w:r>
      <w:r w:rsidRPr="00A34CAC">
        <w:sym w:font="Wingdings" w:char="F0E0"/>
      </w:r>
      <w:r w:rsidRPr="00A34CAC">
        <w:t xml:space="preserve"> input weight grid file</w:t>
      </w:r>
    </w:p>
    <w:p w:rsidR="00A34CAC" w:rsidRDefault="00E36DFD" w:rsidP="00E36DFD">
      <w:pPr>
        <w:spacing w:after="0" w:line="240" w:lineRule="auto"/>
      </w:pPr>
      <w:proofErr w:type="spellStart"/>
      <w:r>
        <w:t>Outletfile</w:t>
      </w:r>
      <w:proofErr w:type="spellEnd"/>
      <w:r w:rsidR="00A34CAC" w:rsidRPr="00A34CAC">
        <w:t xml:space="preserve"> </w:t>
      </w:r>
      <w:r w:rsidR="00A34CAC" w:rsidRPr="00A34CAC">
        <w:sym w:font="Wingdings" w:char="F0E0"/>
      </w:r>
      <w:r w:rsidR="00A34CAC" w:rsidRPr="00A34CAC">
        <w:t xml:space="preserve"> input </w:t>
      </w:r>
      <w:r>
        <w:t>outlets shapefile</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lastRenderedPageBreak/>
        <w:t>AreaDinf</w:t>
      </w:r>
    </w:p>
    <w:p w:rsidR="00A34CAC" w:rsidRPr="00A34CAC" w:rsidRDefault="00A34CAC" w:rsidP="00E36DFD">
      <w:pPr>
        <w:spacing w:after="0" w:line="240" w:lineRule="auto"/>
      </w:pPr>
      <w:r w:rsidRPr="00A34CAC">
        <w:t xml:space="preserve">This function takes as input a </w:t>
      </w:r>
      <w:proofErr w:type="spellStart"/>
      <w:r w:rsidRPr="00A34CAC">
        <w:t>Dinf</w:t>
      </w:r>
      <w:proofErr w:type="spellEnd"/>
      <w:r w:rsidRPr="00A34CAC">
        <w:t xml:space="preserve"> angle file and outputs the specific catchment area.  Specific catchment area is defined as contributing area per unit contour length.  Here the contour length is taken as the grid cell size.  The result has length units the same as grid cell size.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DD1DAB">
        <w:t xml:space="preserve"> </w:t>
      </w:r>
      <w:r w:rsidR="00DD1DAB" w:rsidRPr="00DD1DAB">
        <w:t>edge contamination</w:t>
      </w:r>
      <w:r w:rsidRPr="00A34CAC">
        <w:t>.  The edge contamination checking may be overridden with the optional command line argument -</w:t>
      </w:r>
      <w:proofErr w:type="spellStart"/>
      <w:proofErr w:type="gramStart"/>
      <w:r w:rsidRPr="00A34CAC">
        <w:t>nc</w:t>
      </w:r>
      <w:proofErr w:type="spellEnd"/>
      <w:proofErr w:type="gramEnd"/>
      <w:r w:rsidRPr="00A34CAC">
        <w:t>.</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r w:rsidRPr="00A34CAC">
        <w:rPr>
          <w:i/>
        </w:rPr>
        <w:t>AreaDinf</w:t>
      </w:r>
      <w:r w:rsidRPr="00A34CAC">
        <w:t xml:space="preserve"> dem.tif      (assume no outlets, without weight gri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r w:rsidRPr="00A34CAC">
        <w:rPr>
          <w:i/>
        </w:rPr>
        <w:t>AreaDinf</w:t>
      </w:r>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rPr>
          <w:u w:val="single"/>
        </w:rPr>
        <w:t>demsca.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w:t>
      </w:r>
      <w:r w:rsidRPr="00A34CAC">
        <w:rPr>
          <w:b/>
          <w:i/>
        </w:rPr>
        <w:t>-</w:t>
      </w:r>
      <w:proofErr w:type="spellStart"/>
      <w:proofErr w:type="gramStart"/>
      <w:r w:rsidRPr="00A34CAC">
        <w:rPr>
          <w:b/>
          <w:i/>
        </w:rPr>
        <w:t>nc</w:t>
      </w:r>
      <w:proofErr w:type="spellEnd"/>
      <w:proofErr w:type="gramEnd"/>
      <w:r w:rsidRPr="00A34CAC">
        <w:t>]</w:t>
      </w:r>
    </w:p>
    <w:p w:rsidR="00A34CAC" w:rsidRPr="00A34CAC" w:rsidRDefault="00DD1DAB" w:rsidP="00DD1DAB">
      <w:pPr>
        <w:spacing w:after="0" w:line="240" w:lineRule="auto"/>
      </w:pPr>
      <w:proofErr w:type="spellStart"/>
      <w:proofErr w:type="gramStart"/>
      <w:r>
        <w:t>sc</w:t>
      </w:r>
      <w:r w:rsidR="00A34CAC" w:rsidRPr="00A34CAC">
        <w:t>a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contributing areas output file</w:t>
      </w:r>
    </w:p>
    <w:p w:rsidR="00A34CAC" w:rsidRPr="00A34CAC" w:rsidRDefault="00DD1DAB" w:rsidP="00DD1DAB">
      <w:pPr>
        <w:spacing w:after="0" w:line="240" w:lineRule="auto"/>
      </w:pPr>
      <w:proofErr w:type="spellStart"/>
      <w:proofErr w:type="gramStart"/>
      <w:r>
        <w:t>ang</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angles input file </w:t>
      </w:r>
    </w:p>
    <w:p w:rsidR="00A34CAC" w:rsidRPr="00A34CAC" w:rsidRDefault="00DD1DAB" w:rsidP="00DD1DAB">
      <w:pPr>
        <w:spacing w:after="0" w:line="240" w:lineRule="auto"/>
      </w:pPr>
      <w:proofErr w:type="spellStart"/>
      <w:proofErr w:type="gramStart"/>
      <w:r>
        <w:t>outletfile</w:t>
      </w:r>
      <w:proofErr w:type="spellEnd"/>
      <w:proofErr w:type="gramEnd"/>
      <w:r w:rsidR="00A34CAC" w:rsidRPr="00A34CAC">
        <w:t xml:space="preserve"> </w:t>
      </w:r>
      <w:r w:rsidR="00A34CAC" w:rsidRPr="00A34CAC">
        <w:sym w:font="Wingdings" w:char="F0E0"/>
      </w:r>
      <w:r w:rsidR="00A34CAC" w:rsidRPr="00A34CAC">
        <w:t xml:space="preserve"> </w:t>
      </w:r>
      <w:r>
        <w:t xml:space="preserve">Shapefile with </w:t>
      </w:r>
      <w:r w:rsidR="00A34CAC" w:rsidRPr="00A34CAC">
        <w:t xml:space="preserve">outlet coordinates </w:t>
      </w:r>
    </w:p>
    <w:p w:rsidR="00A34CAC" w:rsidRDefault="00A34CAC" w:rsidP="00DD1DAB">
      <w:pPr>
        <w:spacing w:after="0" w:line="240" w:lineRule="auto"/>
      </w:pPr>
      <w:proofErr w:type="spellStart"/>
      <w:proofErr w:type="gramStart"/>
      <w:r w:rsidRPr="00A34CAC">
        <w:t>w</w:t>
      </w:r>
      <w:r w:rsidR="00DD1DAB">
        <w:t>g</w:t>
      </w:r>
      <w:r w:rsidRPr="00A34CAC">
        <w:t>file</w:t>
      </w:r>
      <w:proofErr w:type="spellEnd"/>
      <w:proofErr w:type="gramEnd"/>
      <w:r w:rsidRPr="00A34CAC">
        <w:t xml:space="preserve"> </w:t>
      </w:r>
      <w:r w:rsidRPr="00A34CAC">
        <w:sym w:font="Wingdings" w:char="F0E0"/>
      </w:r>
      <w:r w:rsidRPr="00A34CAC">
        <w:t xml:space="preserve"> an optional weight file for area computations</w:t>
      </w:r>
    </w:p>
    <w:p w:rsidR="00DD1DAB" w:rsidRPr="00A34CAC" w:rsidRDefault="00DD1DAB" w:rsidP="00DD1DAB">
      <w:pPr>
        <w:spacing w:after="0" w:line="240" w:lineRule="auto"/>
      </w:pPr>
    </w:p>
    <w:p w:rsidR="00A34CAC" w:rsidRPr="00A34CAC" w:rsidRDefault="00A34CAC" w:rsidP="00DD1DAB">
      <w:pPr>
        <w:keepNext/>
        <w:spacing w:after="0"/>
        <w:rPr>
          <w:b/>
          <w:bCs/>
        </w:rPr>
      </w:pPr>
      <w:proofErr w:type="spellStart"/>
      <w:r w:rsidRPr="00A34CAC">
        <w:rPr>
          <w:b/>
          <w:bCs/>
        </w:rPr>
        <w:t>Gridnet</w:t>
      </w:r>
      <w:proofErr w:type="spellEnd"/>
    </w:p>
    <w:p w:rsidR="00A34CAC" w:rsidRPr="00A34CAC" w:rsidRDefault="00A34CAC" w:rsidP="00DD1DAB">
      <w:pPr>
        <w:spacing w:after="0" w:line="240" w:lineRule="auto"/>
      </w:pPr>
      <w:r w:rsidRPr="00A34CAC">
        <w:t xml:space="preserve">This function takes as input a D8 flow directions file and outputs three grid files: </w:t>
      </w:r>
    </w:p>
    <w:p w:rsidR="00A34CAC" w:rsidRPr="00A34CAC" w:rsidRDefault="00A34CAC" w:rsidP="00DD1DAB">
      <w:pPr>
        <w:numPr>
          <w:ilvl w:val="0"/>
          <w:numId w:val="20"/>
        </w:numPr>
        <w:spacing w:after="0" w:line="240" w:lineRule="auto"/>
      </w:pPr>
      <w:proofErr w:type="spellStart"/>
      <w:proofErr w:type="gramStart"/>
      <w:r w:rsidRPr="00A34CAC">
        <w:t>plen</w:t>
      </w:r>
      <w:proofErr w:type="spellEnd"/>
      <w:proofErr w:type="gramEnd"/>
      <w:r w:rsidRPr="00A34CAC">
        <w:t xml:space="preserve"> </w:t>
      </w:r>
      <w:r w:rsidRPr="00A34CAC">
        <w:sym w:font="Wingdings" w:char="F0E0"/>
      </w:r>
      <w:r w:rsidRPr="00A34CAC">
        <w:t xml:space="preserve"> Each grid cell contains the path length from the furthest cell that drains to each cell. </w:t>
      </w:r>
    </w:p>
    <w:p w:rsidR="00A34CAC" w:rsidRPr="00A34CAC" w:rsidRDefault="00A34CAC" w:rsidP="00DD1DAB">
      <w:pPr>
        <w:numPr>
          <w:ilvl w:val="0"/>
          <w:numId w:val="20"/>
        </w:numPr>
        <w:spacing w:after="0" w:line="240" w:lineRule="auto"/>
      </w:pPr>
      <w:proofErr w:type="spellStart"/>
      <w:proofErr w:type="gramStart"/>
      <w:r w:rsidRPr="00A34CAC">
        <w:t>tlen</w:t>
      </w:r>
      <w:proofErr w:type="spellEnd"/>
      <w:proofErr w:type="gramEnd"/>
      <w:r w:rsidRPr="00A34CAC">
        <w:t xml:space="preserve"> </w:t>
      </w:r>
      <w:r w:rsidRPr="00A34CAC">
        <w:sym w:font="Wingdings" w:char="F0E0"/>
      </w:r>
      <w:r w:rsidRPr="00A34CAC">
        <w:t xml:space="preserve"> Each grid cell contains the total length of all paths draining to each cell. </w:t>
      </w:r>
    </w:p>
    <w:p w:rsidR="00A34CAC" w:rsidRPr="00A34CAC" w:rsidRDefault="00A34CAC" w:rsidP="00DD1DAB">
      <w:pPr>
        <w:numPr>
          <w:ilvl w:val="0"/>
          <w:numId w:val="20"/>
        </w:numPr>
        <w:spacing w:after="0" w:line="240" w:lineRule="auto"/>
      </w:pPr>
      <w:proofErr w:type="spellStart"/>
      <w:proofErr w:type="gramStart"/>
      <w:r w:rsidRPr="00A34CAC">
        <w:t>gord</w:t>
      </w:r>
      <w:proofErr w:type="spellEnd"/>
      <w:proofErr w:type="gramEnd"/>
      <w:r w:rsidRPr="00A34CAC">
        <w:t xml:space="preserve"> </w:t>
      </w:r>
      <w:r w:rsidRPr="00A34CAC">
        <w:sym w:font="Wingdings" w:char="F0E0"/>
      </w:r>
      <w:r w:rsidRPr="00A34CAC">
        <w:t xml:space="preserve"> Each grid cell contains the Strahler order associated with that cell for a flow network defined using the D8 flow directions and including each grid cell.  </w:t>
      </w:r>
    </w:p>
    <w:p w:rsidR="00A34CAC" w:rsidRPr="00A34CAC" w:rsidRDefault="00A34CAC" w:rsidP="00DD1DAB">
      <w:pPr>
        <w:spacing w:after="0" w:line="240" w:lineRule="auto"/>
      </w:pPr>
      <w:r w:rsidRPr="00A34CAC">
        <w:t xml:space="preserve">Strahler order is defined as follows.  Cells that don't have any other grid cells draining in to them are order 1.  For grid cells that have other cells draining into them the order of inflowing cells is used to determine the order, according to Strahler ordering rules.  Because more than two flow paths may join at any grid cell, these are extended as follows.  The order of inflowing grid cells is ranked from largest to smallest.  Where there is one highest rank inflowing grid cell, the order is taken as the order of that inflowing grid cell.  Where there are two or more inflowing grid cells with order equal to the order of the highest rank inflowing grid cell, then the order is taken as one plus the order of the highest rank inflowing grid cell.  The optional mask file and threshold input results in lengths and order being computed using only the domain defined by the mask grid greater than or equal to the threshold.  The optional outlet shapefile input gives results only for the area contributing to the outlet points.  [This function does not at present support edge contamination.  This could be added in the future, but at present if edge contamination is needed a mask using output from a function like AreaD8 that does support edge contamination can be used.] </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proofErr w:type="spellStart"/>
      <w:r w:rsidRPr="00A34CAC">
        <w:rPr>
          <w:i/>
        </w:rPr>
        <w:t>Gridnet</w:t>
      </w:r>
      <w:proofErr w:type="spellEnd"/>
      <w:r w:rsidRPr="00A34CAC">
        <w:t xml:space="preserve"> dem.tif      (assume no outlets, default file suffixes used, no mask and threshold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proofErr w:type="spellStart"/>
      <w:r w:rsidRPr="00A34CAC">
        <w:rPr>
          <w:i/>
        </w:rPr>
        <w:t>Gridnet</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plen</w:t>
      </w:r>
      <w:proofErr w:type="spellEnd"/>
      <w:r w:rsidRPr="00A34CAC">
        <w:t xml:space="preserve"> </w:t>
      </w:r>
      <w:proofErr w:type="spellStart"/>
      <w:r w:rsidRPr="00A34CAC">
        <w:rPr>
          <w:u w:val="single"/>
        </w:rPr>
        <w:t>demplen.tif</w:t>
      </w:r>
      <w:proofErr w:type="spellEnd"/>
      <w:r w:rsidRPr="00A34CAC">
        <w:t xml:space="preserve"> </w:t>
      </w:r>
      <w:r w:rsidRPr="00A34CAC">
        <w:rPr>
          <w:b/>
          <w:i/>
        </w:rPr>
        <w:t>-</w:t>
      </w:r>
      <w:proofErr w:type="spellStart"/>
      <w:r w:rsidRPr="00A34CAC">
        <w:rPr>
          <w:b/>
          <w:i/>
        </w:rPr>
        <w:t>tlen</w:t>
      </w:r>
      <w:proofErr w:type="spellEnd"/>
      <w:r w:rsidRPr="00A34CAC">
        <w:t xml:space="preserve"> </w:t>
      </w:r>
      <w:proofErr w:type="spellStart"/>
      <w:r w:rsidRPr="00A34CAC">
        <w:rPr>
          <w:u w:val="single"/>
        </w:rPr>
        <w:t>demtlen.tif</w:t>
      </w:r>
      <w:proofErr w:type="spellEnd"/>
      <w:r w:rsidRPr="00A34CAC">
        <w:t xml:space="preserve"> </w:t>
      </w:r>
      <w:r w:rsidRPr="00A34CAC">
        <w:rPr>
          <w:b/>
          <w:i/>
        </w:rPr>
        <w:t>-</w:t>
      </w:r>
      <w:proofErr w:type="spellStart"/>
      <w:r w:rsidRPr="00A34CAC">
        <w:rPr>
          <w:b/>
          <w:i/>
        </w:rPr>
        <w:t>gord</w:t>
      </w:r>
      <w:proofErr w:type="spellEnd"/>
      <w:r w:rsidRPr="00A34CAC">
        <w:t xml:space="preserve"> </w:t>
      </w:r>
      <w:proofErr w:type="spellStart"/>
      <w:r w:rsidRPr="00A34CAC">
        <w:rPr>
          <w:u w:val="single"/>
        </w:rPr>
        <w:t>demgord.tif</w:t>
      </w:r>
      <w:proofErr w:type="spellEnd"/>
      <w:r w:rsidRPr="00A34CAC">
        <w:t xml:space="preserve"> [</w:t>
      </w:r>
      <w:r w:rsidRPr="00A34CAC">
        <w:rPr>
          <w:b/>
          <w:i/>
        </w:rPr>
        <w:t>-o</w:t>
      </w:r>
      <w:r w:rsidRPr="00A34CAC">
        <w:t xml:space="preserve"> </w:t>
      </w:r>
      <w:proofErr w:type="spellStart"/>
      <w:r w:rsidRPr="00A34CAC">
        <w:t>outletsfile.shp</w:t>
      </w:r>
      <w:proofErr w:type="spellEnd"/>
      <w:r w:rsidRPr="00A34CAC">
        <w:t>] [</w:t>
      </w:r>
      <w:r w:rsidRPr="00A34CAC">
        <w:rPr>
          <w:b/>
          <w:i/>
        </w:rPr>
        <w:t>-mask</w:t>
      </w:r>
      <w:r w:rsidRPr="00A34CAC">
        <w:t xml:space="preserve"> </w:t>
      </w:r>
      <w:proofErr w:type="spellStart"/>
      <w:r w:rsidRPr="00A34CAC">
        <w:t>demmask.tif</w:t>
      </w:r>
      <w:proofErr w:type="spellEnd"/>
      <w:r w:rsidRPr="00A34CAC">
        <w:t xml:space="preserve"> </w:t>
      </w:r>
      <w:r w:rsidRPr="00A34CAC">
        <w:rPr>
          <w:b/>
          <w:i/>
        </w:rPr>
        <w:t>-thresh</w:t>
      </w:r>
      <w:r w:rsidRPr="00A34CAC">
        <w:t xml:space="preserve"> 100] </w:t>
      </w:r>
    </w:p>
    <w:p w:rsidR="00A34CAC" w:rsidRPr="00A34CAC" w:rsidRDefault="00A34CAC" w:rsidP="00DD1DAB">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D8 flow directions input file</w:t>
      </w:r>
    </w:p>
    <w:p w:rsidR="00A34CAC" w:rsidRPr="00A34CAC" w:rsidRDefault="00A34CAC" w:rsidP="00DD1DAB">
      <w:pPr>
        <w:spacing w:after="0" w:line="240" w:lineRule="auto"/>
      </w:pPr>
      <w:proofErr w:type="spellStart"/>
      <w:proofErr w:type="gramStart"/>
      <w:r w:rsidRPr="00A34CAC">
        <w:t>plenfile</w:t>
      </w:r>
      <w:proofErr w:type="spellEnd"/>
      <w:proofErr w:type="gramEnd"/>
      <w:r w:rsidRPr="00A34CAC">
        <w:t xml:space="preserve"> </w:t>
      </w:r>
      <w:r w:rsidRPr="00A34CAC">
        <w:sym w:font="Wingdings" w:char="F0E0"/>
      </w:r>
      <w:r w:rsidRPr="00A34CAC">
        <w:t xml:space="preserve"> grid of longest flow length upstream of each point output file</w:t>
      </w:r>
    </w:p>
    <w:p w:rsidR="00A34CAC" w:rsidRPr="00A34CAC" w:rsidRDefault="00A34CAC" w:rsidP="00DD1DAB">
      <w:pPr>
        <w:spacing w:after="0" w:line="240" w:lineRule="auto"/>
      </w:pPr>
      <w:proofErr w:type="spellStart"/>
      <w:proofErr w:type="gramStart"/>
      <w:r w:rsidRPr="00A34CAC">
        <w:t>tlenfile</w:t>
      </w:r>
      <w:proofErr w:type="spellEnd"/>
      <w:proofErr w:type="gramEnd"/>
      <w:r w:rsidRPr="00A34CAC">
        <w:t xml:space="preserve"> </w:t>
      </w:r>
      <w:r w:rsidRPr="00A34CAC">
        <w:sym w:font="Wingdings" w:char="F0E0"/>
      </w:r>
      <w:r w:rsidRPr="00A34CAC">
        <w:t xml:space="preserve"> grid of total path length upstream of each point output file</w:t>
      </w:r>
    </w:p>
    <w:p w:rsidR="00A34CAC" w:rsidRPr="00A34CAC" w:rsidRDefault="00A34CAC" w:rsidP="00DD1DAB">
      <w:pPr>
        <w:spacing w:after="0" w:line="240" w:lineRule="auto"/>
      </w:pPr>
      <w:proofErr w:type="spellStart"/>
      <w:proofErr w:type="gramStart"/>
      <w:r w:rsidRPr="00A34CAC">
        <w:lastRenderedPageBreak/>
        <w:t>gordfile</w:t>
      </w:r>
      <w:proofErr w:type="spellEnd"/>
      <w:proofErr w:type="gramEnd"/>
      <w:r w:rsidRPr="00A34CAC">
        <w:t xml:space="preserve"> </w:t>
      </w:r>
      <w:r w:rsidRPr="00A34CAC">
        <w:sym w:font="Wingdings" w:char="F0E0"/>
      </w:r>
      <w:r w:rsidRPr="00A34CAC">
        <w:t xml:space="preserve"> grid of </w:t>
      </w:r>
      <w:proofErr w:type="spellStart"/>
      <w:r w:rsidRPr="00A34CAC">
        <w:t>strahler</w:t>
      </w:r>
      <w:proofErr w:type="spellEnd"/>
      <w:r w:rsidRPr="00A34CAC">
        <w:t xml:space="preserve"> order output file</w:t>
      </w:r>
    </w:p>
    <w:p w:rsidR="00A34CAC" w:rsidRPr="00A34CAC" w:rsidRDefault="00A34CAC" w:rsidP="00DD1DAB">
      <w:pPr>
        <w:spacing w:after="0" w:line="240" w:lineRule="auto"/>
      </w:pPr>
      <w:proofErr w:type="spellStart"/>
      <w:proofErr w:type="gramStart"/>
      <w:r w:rsidRPr="00A34CAC">
        <w:t>maskfile</w:t>
      </w:r>
      <w:proofErr w:type="spellEnd"/>
      <w:proofErr w:type="gramEnd"/>
      <w:r w:rsidRPr="00A34CAC">
        <w:t xml:space="preserve"> </w:t>
      </w:r>
      <w:r w:rsidRPr="00A34CAC">
        <w:sym w:font="Wingdings" w:char="F0E0"/>
      </w:r>
      <w:r w:rsidRPr="00A34CAC">
        <w:t xml:space="preserve"> mask file </w:t>
      </w:r>
    </w:p>
    <w:p w:rsidR="00A34CAC" w:rsidRPr="00A34CAC" w:rsidRDefault="00DD1DAB" w:rsidP="00DD1DAB">
      <w:pPr>
        <w:spacing w:after="0" w:line="240" w:lineRule="auto"/>
      </w:pPr>
      <w:proofErr w:type="spellStart"/>
      <w:proofErr w:type="gramStart"/>
      <w:r>
        <w:t>outletsfile</w:t>
      </w:r>
      <w:proofErr w:type="spellEnd"/>
      <w:proofErr w:type="gramEnd"/>
      <w:r w:rsidR="00A34CAC" w:rsidRPr="00A34CAC">
        <w:t xml:space="preserve"> </w:t>
      </w:r>
      <w:r w:rsidR="00A34CAC" w:rsidRPr="00A34CAC">
        <w:sym w:font="Wingdings" w:char="F0E0"/>
      </w:r>
      <w:r w:rsidR="00A34CAC" w:rsidRPr="00A34CAC">
        <w:t xml:space="preserve"> </w:t>
      </w:r>
      <w:r>
        <w:t xml:space="preserve">Shapefile with </w:t>
      </w:r>
      <w:r w:rsidR="00A34CAC" w:rsidRPr="00A34CAC">
        <w:t>outlet coordinates</w:t>
      </w:r>
    </w:p>
    <w:p w:rsidR="00A34CAC" w:rsidRPr="00A34CAC" w:rsidRDefault="00A34CAC" w:rsidP="00DD1DAB">
      <w:pPr>
        <w:spacing w:after="0" w:line="240" w:lineRule="auto"/>
      </w:pPr>
      <w:proofErr w:type="gramStart"/>
      <w:r w:rsidRPr="00A34CAC">
        <w:t>thresh</w:t>
      </w:r>
      <w:proofErr w:type="gramEnd"/>
      <w:r w:rsidRPr="00A34CAC">
        <w:t xml:space="preserve"> </w:t>
      </w:r>
      <w:r w:rsidRPr="00A34CAC">
        <w:sym w:font="Wingdings" w:char="F0E0"/>
      </w:r>
      <w:r w:rsidRPr="00A34CAC">
        <w:t xml:space="preserve"> the mask threshold used in &gt;= test</w:t>
      </w:r>
    </w:p>
    <w:p w:rsidR="00A34CAC" w:rsidRPr="00A34CAC" w:rsidRDefault="00A34CAC" w:rsidP="00DD1DAB">
      <w:pPr>
        <w:pStyle w:val="Heading3"/>
      </w:pPr>
      <w:r w:rsidRPr="00A34CAC">
        <w:t>Stream Delineation Functions</w:t>
      </w:r>
    </w:p>
    <w:p w:rsidR="00A34CAC" w:rsidRPr="00A34CAC" w:rsidRDefault="00A34CAC" w:rsidP="00DD1DAB">
      <w:pPr>
        <w:keepNext/>
        <w:spacing w:after="0"/>
        <w:rPr>
          <w:b/>
          <w:iCs/>
        </w:rPr>
      </w:pPr>
      <w:proofErr w:type="spellStart"/>
      <w:r w:rsidRPr="00DD1DAB">
        <w:rPr>
          <w:b/>
          <w:bCs/>
        </w:rPr>
        <w:t>PeukerDouglas</w:t>
      </w:r>
      <w:proofErr w:type="spellEnd"/>
    </w:p>
    <w:p w:rsidR="00A34CAC" w:rsidRPr="00A34CAC" w:rsidRDefault="00A34CAC" w:rsidP="00DD1DAB">
      <w:pPr>
        <w:spacing w:after="0" w:line="240" w:lineRule="auto"/>
      </w:pPr>
      <w:r w:rsidRPr="00A34CAC">
        <w:t>This function operates on an elevation grid and outputs an indicator (1</w:t>
      </w:r>
      <w:proofErr w:type="gramStart"/>
      <w:r w:rsidRPr="00A34CAC">
        <w:t>,0</w:t>
      </w:r>
      <w:proofErr w:type="gramEnd"/>
      <w:r w:rsidRPr="00A34CAC">
        <w:t xml:space="preserve">) grid of upward curved grid cells according to the Peuker and Douglas algorithm.  This is to be based on code in tardemlib.cpp/source.  </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proofErr w:type="spellStart"/>
      <w:r w:rsidRPr="00A34CAC">
        <w:rPr>
          <w:i/>
        </w:rPr>
        <w:t>PeukerDouglas</w:t>
      </w:r>
      <w:proofErr w:type="spellEnd"/>
      <w:r w:rsidRPr="00A34CAC">
        <w:t xml:space="preserve"> dem.tif (default file suffixes automatically appended and default parameters 0.4, 0.1, 0.05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proofErr w:type="spellStart"/>
      <w:r w:rsidRPr="00A34CAC">
        <w:rPr>
          <w:i/>
        </w:rPr>
        <w:t>PeukerDouglas</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r w:rsidRPr="00A34CAC">
        <w:rPr>
          <w:b/>
          <w:i/>
        </w:rPr>
        <w:t>ss</w:t>
      </w:r>
      <w:proofErr w:type="spellEnd"/>
      <w:r w:rsidRPr="00A34CAC">
        <w:t xml:space="preserve"> </w:t>
      </w:r>
      <w:proofErr w:type="spellStart"/>
      <w:r w:rsidRPr="00A34CAC">
        <w:rPr>
          <w:u w:val="single"/>
        </w:rPr>
        <w:t>demss.tif</w:t>
      </w:r>
      <w:proofErr w:type="spellEnd"/>
      <w:r w:rsidRPr="00A34CAC">
        <w:t xml:space="preserve"> </w:t>
      </w:r>
      <w:r w:rsidRPr="00A34CAC">
        <w:rPr>
          <w:b/>
          <w:i/>
        </w:rPr>
        <w:t>-par</w:t>
      </w:r>
      <w:r w:rsidRPr="00A34CAC">
        <w:t xml:space="preserve"> 0.4 0.1 0.05</w:t>
      </w:r>
    </w:p>
    <w:p w:rsidR="00A34CAC" w:rsidRPr="00A34CAC" w:rsidRDefault="00A34CAC" w:rsidP="00DD1DAB">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File name for float grid of elevations (input)</w:t>
      </w:r>
    </w:p>
    <w:p w:rsidR="00A34CAC" w:rsidRPr="00A34CAC" w:rsidRDefault="00A34CAC" w:rsidP="00DD1DAB">
      <w:pPr>
        <w:spacing w:after="0" w:line="240" w:lineRule="auto"/>
      </w:pPr>
      <w:proofErr w:type="spellStart"/>
      <w:proofErr w:type="gramStart"/>
      <w:r w:rsidRPr="00A34CAC">
        <w:t>ssfile</w:t>
      </w:r>
      <w:proofErr w:type="spellEnd"/>
      <w:proofErr w:type="gramEnd"/>
      <w:r w:rsidRPr="00A34CAC">
        <w:t xml:space="preserve"> </w:t>
      </w:r>
      <w:r w:rsidRPr="00A34CAC">
        <w:sym w:font="Wingdings" w:char="F0E0"/>
      </w:r>
      <w:r w:rsidRPr="00A34CAC">
        <w:t xml:space="preserve"> File name for short indicator grid of upward curved grid cells, by Peuker and Douglas</w:t>
      </w:r>
    </w:p>
    <w:p w:rsidR="00A34CAC" w:rsidRPr="00A34CAC" w:rsidRDefault="00A34CAC" w:rsidP="00DD1DAB">
      <w:pPr>
        <w:spacing w:after="0" w:line="240" w:lineRule="auto"/>
      </w:pPr>
      <w:proofErr w:type="gramStart"/>
      <w:r w:rsidRPr="00A34CAC">
        <w:t>p</w:t>
      </w:r>
      <w:r w:rsidR="00DD1DAB">
        <w:t>ar</w:t>
      </w:r>
      <w:proofErr w:type="gramEnd"/>
      <w:r w:rsidRPr="00A34CAC">
        <w:t xml:space="preserve"> </w:t>
      </w:r>
      <w:r w:rsidRPr="00A34CAC">
        <w:sym w:font="Wingdings" w:char="F0E0"/>
      </w:r>
      <w:r w:rsidRPr="00A34CAC">
        <w:t xml:space="preserve"> float array of parameters used to smooth DEM, p[0] being center weight, p[1] side weight, p[2] being diagonal weight.</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Threshold</w:t>
      </w:r>
    </w:p>
    <w:p w:rsidR="00A34CAC" w:rsidRPr="00A34CAC" w:rsidRDefault="00A34CAC" w:rsidP="00DD1DAB">
      <w:pPr>
        <w:spacing w:after="0" w:line="240" w:lineRule="auto"/>
      </w:pPr>
      <w:r w:rsidRPr="00A34CAC">
        <w:t>This function operates on any grid and outputs an indicator (1</w:t>
      </w:r>
      <w:proofErr w:type="gramStart"/>
      <w:r w:rsidRPr="00A34CAC">
        <w:t>,0</w:t>
      </w:r>
      <w:proofErr w:type="gramEnd"/>
      <w:r w:rsidRPr="00A34CAC">
        <w:t xml:space="preserve">) grid of grid cells that have values &gt;= the input threshold.  The standard use is to threshold an accumulated source area grid to determine a stream raster.  There is an option to include a mask input to replicate the functionality for using the </w:t>
      </w:r>
      <w:proofErr w:type="spellStart"/>
      <w:r w:rsidRPr="00A34CAC">
        <w:t>sca</w:t>
      </w:r>
      <w:proofErr w:type="spellEnd"/>
      <w:r w:rsidRPr="00A34CAC">
        <w:t xml:space="preserve"> file as an edge contamination mask.  The threshold logic should be</w:t>
      </w:r>
    </w:p>
    <w:p w:rsidR="00A34CAC" w:rsidRPr="00A34CAC" w:rsidRDefault="00A34CAC" w:rsidP="00DD1DAB">
      <w:pPr>
        <w:spacing w:after="0" w:line="240" w:lineRule="auto"/>
      </w:pPr>
      <w:proofErr w:type="spellStart"/>
      <w:proofErr w:type="gramStart"/>
      <w:r w:rsidRPr="00A34CAC">
        <w:t>src</w:t>
      </w:r>
      <w:proofErr w:type="spellEnd"/>
      <w:proofErr w:type="gramEnd"/>
      <w:r w:rsidRPr="00A34CAC">
        <w:t xml:space="preserve"> = ((</w:t>
      </w:r>
      <w:proofErr w:type="spellStart"/>
      <w:r w:rsidRPr="00A34CAC">
        <w:t>ssa</w:t>
      </w:r>
      <w:proofErr w:type="spellEnd"/>
      <w:r w:rsidRPr="00A34CAC">
        <w:t xml:space="preserve"> &gt;= thresh) &amp; (mask &gt;=0)) ? 1:0</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r w:rsidRPr="00A34CAC">
        <w:rPr>
          <w:i/>
        </w:rPr>
        <w:t>Threshold</w:t>
      </w:r>
      <w:r w:rsidRPr="00A34CAC">
        <w:t xml:space="preserve"> dem.tif (default file suffixes automatically appended and threshold 100.0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rPr>
          <w:i/>
        </w:rPr>
        <w:t>Threshold</w:t>
      </w:r>
      <w:r w:rsidRPr="00A34CAC">
        <w:t xml:space="preserve"> </w:t>
      </w:r>
      <w:r w:rsidRPr="00A34CAC">
        <w:rPr>
          <w:b/>
          <w:i/>
        </w:rPr>
        <w:t>-</w:t>
      </w:r>
      <w:proofErr w:type="spellStart"/>
      <w:proofErr w:type="gramStart"/>
      <w:r w:rsidRPr="00A34CAC">
        <w:rPr>
          <w:b/>
          <w:i/>
        </w:rPr>
        <w:t>ssa</w:t>
      </w:r>
      <w:proofErr w:type="spellEnd"/>
      <w:proofErr w:type="gramEnd"/>
      <w:r w:rsidRPr="00A34CAC">
        <w:t xml:space="preserve"> </w:t>
      </w:r>
      <w:proofErr w:type="spellStart"/>
      <w:r w:rsidRPr="00A34CAC">
        <w:t>demssa.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rPr>
          <w:u w:val="single"/>
        </w:rPr>
        <w:t>demsrc.tif</w:t>
      </w:r>
      <w:proofErr w:type="spellEnd"/>
      <w:r w:rsidRPr="00A34CAC">
        <w:t xml:space="preserve"> </w:t>
      </w:r>
      <w:r w:rsidRPr="00A34CAC">
        <w:rPr>
          <w:b/>
          <w:i/>
        </w:rPr>
        <w:t>-thresh</w:t>
      </w:r>
      <w:r w:rsidRPr="00A34CAC">
        <w:t xml:space="preserve"> 100.0 [</w:t>
      </w:r>
      <w:r w:rsidRPr="00A34CAC">
        <w:rPr>
          <w:b/>
          <w:i/>
        </w:rPr>
        <w:t>-mask</w:t>
      </w:r>
      <w:r w:rsidRPr="00A34CAC">
        <w:t xml:space="preserve"> </w:t>
      </w:r>
      <w:proofErr w:type="spellStart"/>
      <w:r w:rsidRPr="00A34CAC">
        <w:t>demmask.tif</w:t>
      </w:r>
      <w:proofErr w:type="spellEnd"/>
      <w:r w:rsidRPr="00A34CAC">
        <w:t>]</w:t>
      </w:r>
    </w:p>
    <w:p w:rsidR="00A34CAC" w:rsidRPr="00A34CAC" w:rsidRDefault="00A34CAC" w:rsidP="00DD1DAB">
      <w:pPr>
        <w:spacing w:after="0" w:line="240" w:lineRule="auto"/>
      </w:pPr>
      <w:proofErr w:type="spellStart"/>
      <w:proofErr w:type="gramStart"/>
      <w:r w:rsidRPr="00A34CAC">
        <w:t>ssafile</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ile name for grid to be </w:t>
      </w:r>
      <w:proofErr w:type="spellStart"/>
      <w:r w:rsidRPr="00A34CAC">
        <w:t>thresholded</w:t>
      </w:r>
      <w:proofErr w:type="spellEnd"/>
      <w:r w:rsidRPr="00A34CAC">
        <w:t xml:space="preserve">.  </w:t>
      </w:r>
    </w:p>
    <w:p w:rsidR="00A34CAC" w:rsidRPr="00A34CAC" w:rsidRDefault="00A34CAC" w:rsidP="00DD1DAB">
      <w:pPr>
        <w:spacing w:after="0" w:line="240" w:lineRule="auto"/>
      </w:pPr>
      <w:proofErr w:type="spellStart"/>
      <w:proofErr w:type="gramStart"/>
      <w:r w:rsidRPr="00A34CAC">
        <w:t>srcfile</w:t>
      </w:r>
      <w:proofErr w:type="spellEnd"/>
      <w:proofErr w:type="gramEnd"/>
      <w:r w:rsidR="00DD1DAB" w:rsidRPr="00A34CAC">
        <w:t xml:space="preserve"> </w:t>
      </w:r>
      <w:r w:rsidR="00DD1DAB" w:rsidRPr="00A34CAC">
        <w:sym w:font="Wingdings" w:char="F0E0"/>
      </w:r>
      <w:r w:rsidR="00DD1DAB" w:rsidRPr="00A34CAC">
        <w:t xml:space="preserve"> </w:t>
      </w:r>
      <w:r w:rsidRPr="00A34CAC">
        <w:t>File name for stream raster grid.</w:t>
      </w:r>
    </w:p>
    <w:p w:rsidR="00A34CAC" w:rsidRPr="00A34CAC" w:rsidRDefault="00A34CAC" w:rsidP="00DD1DAB">
      <w:pPr>
        <w:spacing w:after="0" w:line="240" w:lineRule="auto"/>
      </w:pPr>
      <w:proofErr w:type="spellStart"/>
      <w:proofErr w:type="gramStart"/>
      <w:r w:rsidRPr="00A34CAC">
        <w:t>maskfile</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ile name for grid used to mask the output stream raster, or general </w:t>
      </w:r>
      <w:proofErr w:type="spellStart"/>
      <w:r w:rsidRPr="00A34CAC">
        <w:t>thresholded</w:t>
      </w:r>
      <w:proofErr w:type="spellEnd"/>
      <w:r w:rsidRPr="00A34CAC">
        <w:t xml:space="preserve"> grid.</w:t>
      </w:r>
    </w:p>
    <w:p w:rsidR="00A34CAC" w:rsidRPr="00A34CAC" w:rsidRDefault="00A34CAC" w:rsidP="00DD1DAB">
      <w:pPr>
        <w:spacing w:after="0" w:line="240" w:lineRule="auto"/>
      </w:pPr>
      <w:proofErr w:type="gramStart"/>
      <w:r w:rsidRPr="00A34CAC">
        <w:t>thresh</w:t>
      </w:r>
      <w:proofErr w:type="gramEnd"/>
      <w:r w:rsidR="00DD1DAB" w:rsidRPr="00A34CAC">
        <w:t xml:space="preserve"> </w:t>
      </w:r>
      <w:r w:rsidR="00DD1DAB" w:rsidRPr="00A34CAC">
        <w:sym w:font="Wingdings" w:char="F0E0"/>
      </w:r>
      <w:r w:rsidR="00DD1DAB" w:rsidRPr="00A34CAC">
        <w:t xml:space="preserve"> </w:t>
      </w:r>
      <w:r w:rsidRPr="00A34CAC">
        <w:t xml:space="preserve">Threshold parameter.  </w:t>
      </w:r>
    </w:p>
    <w:p w:rsidR="00A34CAC" w:rsidRPr="00A34CAC" w:rsidRDefault="00A34CAC" w:rsidP="00DD1DAB">
      <w:pPr>
        <w:spacing w:after="0" w:line="240" w:lineRule="auto"/>
      </w:pPr>
      <w:proofErr w:type="spellStart"/>
      <w:proofErr w:type="gramStart"/>
      <w:r w:rsidRPr="00A34CAC">
        <w:t>usemask</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lag to indicate whether </w:t>
      </w:r>
      <w:proofErr w:type="spellStart"/>
      <w:r w:rsidRPr="00A34CAC">
        <w:t>maskfile</w:t>
      </w:r>
      <w:proofErr w:type="spellEnd"/>
      <w:r w:rsidRPr="00A34CAC">
        <w:t xml:space="preserve"> has been input and is to be used (1 yes, 0 no)</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D8FlowPathExtremeUp</w:t>
      </w:r>
    </w:p>
    <w:p w:rsidR="00A34CAC" w:rsidRPr="00A34CAC" w:rsidRDefault="00A34CAC" w:rsidP="00DD1DAB">
      <w:pPr>
        <w:spacing w:after="0" w:line="240" w:lineRule="auto"/>
      </w:pPr>
      <w:r w:rsidRPr="00A34CAC">
        <w:t>This is a function that evaluates the extreme (either maximum or minimum) upslope value from an input grid based on the D8 flow directions.  This is intended for use in stream raster generation to identify a threshold of slope x area product that results in an optimum (according to drop analysis) stream network.  If an outlets shapefile is provided the function output</w:t>
      </w:r>
      <w:r w:rsidR="00DD1DAB">
        <w:t xml:space="preserve">s </w:t>
      </w:r>
      <w:r w:rsidRPr="00A34CAC">
        <w:t>results for the area upslope of the outlets.</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lastRenderedPageBreak/>
        <w:t>D8FlowPathExtremeUp</w:t>
      </w:r>
      <w:r w:rsidRPr="00A34CAC">
        <w:t xml:space="preserve"> dem.tif (default file suffixes automatically appended and maximum used, no outlets, edge contamination checking)</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r w:rsidRPr="00A34CAC">
        <w:rPr>
          <w:i/>
        </w:rPr>
        <w:t>D8FlowPathExtremeUp</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proofErr w:type="gramStart"/>
      <w:r w:rsidRPr="00A34CAC">
        <w:rPr>
          <w:b/>
          <w:i/>
        </w:rPr>
        <w:t>sa</w:t>
      </w:r>
      <w:proofErr w:type="spellEnd"/>
      <w:proofErr w:type="gramEnd"/>
      <w:r w:rsidRPr="00A34CAC">
        <w:t xml:space="preserve"> </w:t>
      </w:r>
      <w:proofErr w:type="spellStart"/>
      <w:r w:rsidRPr="00A34CAC">
        <w:t>demsa.tif</w:t>
      </w:r>
      <w:proofErr w:type="spellEnd"/>
      <w:r w:rsidRPr="00A34CAC">
        <w:t xml:space="preserve"> </w:t>
      </w:r>
      <w:r w:rsidRPr="00A34CAC">
        <w:rPr>
          <w:b/>
          <w:i/>
        </w:rPr>
        <w:t>-</w:t>
      </w:r>
      <w:proofErr w:type="spellStart"/>
      <w:r w:rsidRPr="00A34CAC">
        <w:rPr>
          <w:b/>
          <w:i/>
        </w:rPr>
        <w:t>ssa</w:t>
      </w:r>
      <w:proofErr w:type="spellEnd"/>
      <w:r w:rsidRPr="00A34CAC">
        <w:t xml:space="preserve"> </w:t>
      </w:r>
      <w:proofErr w:type="spellStart"/>
      <w:r w:rsidRPr="00A34CAC">
        <w:rPr>
          <w:u w:val="single"/>
        </w:rPr>
        <w:t>demssa.tif</w:t>
      </w:r>
      <w:proofErr w:type="spellEnd"/>
      <w:r w:rsidRPr="00A34CAC">
        <w:t xml:space="preserve"> [</w:t>
      </w:r>
      <w:r w:rsidRPr="00A34CAC">
        <w:rPr>
          <w:b/>
          <w:i/>
        </w:rPr>
        <w:t>-min</w:t>
      </w:r>
      <w:r w:rsidRPr="00A34CAC">
        <w:t>] [</w:t>
      </w:r>
      <w:r w:rsidRPr="00A34CAC">
        <w:rPr>
          <w:b/>
          <w:i/>
        </w:rPr>
        <w:t>-</w:t>
      </w:r>
      <w:proofErr w:type="spellStart"/>
      <w:r w:rsidRPr="00A34CAC">
        <w:rPr>
          <w:b/>
          <w:i/>
        </w:rPr>
        <w:t>nc</w:t>
      </w:r>
      <w:proofErr w:type="spellEnd"/>
      <w:r w:rsidRPr="00A34CAC">
        <w:t>] [</w:t>
      </w:r>
      <w:r w:rsidRPr="00A34CAC">
        <w:rPr>
          <w:b/>
          <w:i/>
        </w:rPr>
        <w:t>-o</w:t>
      </w:r>
      <w:r w:rsidRPr="00A34CAC">
        <w:t xml:space="preserve"> </w:t>
      </w:r>
      <w:proofErr w:type="spellStart"/>
      <w:r w:rsidRPr="00A34CAC">
        <w:t>outlets.shp</w:t>
      </w:r>
      <w:proofErr w:type="spellEnd"/>
      <w:r w:rsidRPr="00A34CAC">
        <w:t>]</w:t>
      </w:r>
    </w:p>
    <w:p w:rsidR="00B02637" w:rsidRPr="00A34CAC" w:rsidRDefault="00B02637" w:rsidP="00B02637">
      <w:pPr>
        <w:spacing w:after="0" w:line="240" w:lineRule="auto"/>
      </w:pPr>
      <w:r w:rsidRPr="00A34CAC">
        <w:t xml:space="preserve">The default is </w:t>
      </w:r>
      <w:proofErr w:type="gramStart"/>
      <w:r w:rsidRPr="00A34CAC">
        <w:t>maximum</w:t>
      </w:r>
      <w:proofErr w:type="gramEnd"/>
      <w:r w:rsidRPr="00A34CAC">
        <w:t xml:space="preserve">, that is switched to minimum if </w:t>
      </w:r>
      <w:r w:rsidRPr="00A34CAC">
        <w:rPr>
          <w:b/>
          <w:i/>
        </w:rPr>
        <w:t>-min</w:t>
      </w:r>
      <w:r w:rsidRPr="00A34CAC">
        <w:t xml:space="preserve"> is specified.</w:t>
      </w:r>
    </w:p>
    <w:p w:rsidR="00A34CAC" w:rsidRPr="00A34CAC" w:rsidRDefault="00A34CAC" w:rsidP="00B02637">
      <w:pPr>
        <w:spacing w:after="0" w:line="240" w:lineRule="auto"/>
      </w:pPr>
      <w:proofErr w:type="spellStart"/>
      <w:proofErr w:type="gramStart"/>
      <w:r w:rsidRPr="00A34CAC">
        <w:t>p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D8 flow direction grid (input)</w:t>
      </w:r>
    </w:p>
    <w:p w:rsidR="00A34CAC" w:rsidRPr="00A34CAC" w:rsidRDefault="00A34CAC" w:rsidP="00B02637">
      <w:pPr>
        <w:spacing w:after="0" w:line="240" w:lineRule="auto"/>
      </w:pPr>
      <w:proofErr w:type="spellStart"/>
      <w:proofErr w:type="gramStart"/>
      <w:r w:rsidRPr="00A34CAC">
        <w:t>s</w:t>
      </w:r>
      <w:r w:rsidR="00B02637">
        <w:t>a</w:t>
      </w:r>
      <w:r w:rsidRPr="00A34CAC">
        <w:t>file</w:t>
      </w:r>
      <w:proofErr w:type="spellEnd"/>
      <w:proofErr w:type="gramEnd"/>
      <w:r w:rsidR="00B02637" w:rsidRPr="00A34CAC">
        <w:t xml:space="preserve"> </w:t>
      </w:r>
      <w:r w:rsidR="00B02637" w:rsidRPr="00A34CAC">
        <w:sym w:font="Wingdings" w:char="F0E0"/>
      </w:r>
      <w:r w:rsidR="00B02637" w:rsidRPr="00A34CAC">
        <w:t xml:space="preserve"> </w:t>
      </w:r>
      <w:r w:rsidRPr="00A34CAC">
        <w:t xml:space="preserve">File name for </w:t>
      </w:r>
      <w:proofErr w:type="spellStart"/>
      <w:r w:rsidRPr="00A34CAC">
        <w:t>slopearea</w:t>
      </w:r>
      <w:proofErr w:type="spellEnd"/>
      <w:r w:rsidRPr="00A34CAC">
        <w:t xml:space="preserve"> file (input).  </w:t>
      </w:r>
    </w:p>
    <w:p w:rsidR="00B02637" w:rsidRDefault="00A34CAC" w:rsidP="00B02637">
      <w:pPr>
        <w:spacing w:after="0" w:line="240" w:lineRule="auto"/>
      </w:pPr>
      <w:proofErr w:type="spellStart"/>
      <w:proofErr w:type="gramStart"/>
      <w:r w:rsidRPr="00A34CAC">
        <w:t>ssa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output grid with extreme upslope value</w:t>
      </w:r>
    </w:p>
    <w:p w:rsidR="00A34CAC" w:rsidRPr="00A34CAC" w:rsidRDefault="00A34CAC" w:rsidP="00B02637">
      <w:pPr>
        <w:spacing w:after="0" w:line="240" w:lineRule="auto"/>
      </w:pPr>
      <w:proofErr w:type="spellStart"/>
      <w:proofErr w:type="gramStart"/>
      <w:r w:rsidRPr="00A34CAC">
        <w:t>outlet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outlets shapefile (optional input)</w:t>
      </w:r>
    </w:p>
    <w:p w:rsidR="00A34CAC" w:rsidRPr="00A34CAC" w:rsidRDefault="00A34CAC" w:rsidP="00B02637">
      <w:pPr>
        <w:spacing w:after="0" w:line="240" w:lineRule="auto"/>
      </w:pPr>
    </w:p>
    <w:p w:rsidR="00A34CAC" w:rsidRPr="00A34CAC" w:rsidRDefault="00A34CAC" w:rsidP="00B02637">
      <w:pPr>
        <w:keepNext/>
        <w:spacing w:after="0"/>
        <w:rPr>
          <w:b/>
          <w:iCs/>
        </w:rPr>
      </w:pPr>
      <w:proofErr w:type="spellStart"/>
      <w:r w:rsidRPr="00B02637">
        <w:rPr>
          <w:b/>
          <w:bCs/>
        </w:rPr>
        <w:t>SlopeArea</w:t>
      </w:r>
      <w:proofErr w:type="spellEnd"/>
    </w:p>
    <w:p w:rsidR="00A34CAC" w:rsidRPr="00A34CAC" w:rsidRDefault="00A34CAC" w:rsidP="00B02637">
      <w:pPr>
        <w:spacing w:after="0" w:line="240" w:lineRule="auto"/>
      </w:pPr>
      <w:r w:rsidRPr="00A34CAC">
        <w:t xml:space="preserve">This is a function that evaluates </w:t>
      </w:r>
      <w:proofErr w:type="spellStart"/>
      <w:r w:rsidRPr="00A34CAC">
        <w:t>S</w:t>
      </w:r>
      <w:r w:rsidRPr="00A34CAC">
        <w:rPr>
          <w:vertAlign w:val="superscript"/>
        </w:rPr>
        <w:t>m</w:t>
      </w:r>
      <w:r w:rsidRPr="00A34CAC">
        <w:t>a</w:t>
      </w:r>
      <w:r w:rsidRPr="00A34CAC">
        <w:rPr>
          <w:vertAlign w:val="superscript"/>
        </w:rPr>
        <w:t>n</w:t>
      </w:r>
      <w:proofErr w:type="spellEnd"/>
      <w:r w:rsidRPr="00A34CAC">
        <w:t xml:space="preserve"> based on slope and specific catchment area grid inputs, and parameters m and n.  This is intended for use with the slope-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proofErr w:type="spellStart"/>
      <w:r w:rsidRPr="00A34CAC">
        <w:rPr>
          <w:i/>
        </w:rPr>
        <w:t>SlopeArea</w:t>
      </w:r>
      <w:proofErr w:type="spellEnd"/>
      <w:r w:rsidRPr="00A34CAC">
        <w:t xml:space="preserve"> dem.tif (default file suffixes automatically appended and m=2, n=1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t>SlopeArea</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t>demslp.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t>demsca.tif</w:t>
      </w:r>
      <w:proofErr w:type="spellEnd"/>
      <w:r w:rsidRPr="00A34CAC">
        <w:t xml:space="preserve"> </w:t>
      </w:r>
      <w:r w:rsidRPr="00A34CAC">
        <w:rPr>
          <w:b/>
          <w:i/>
        </w:rPr>
        <w:t>-</w:t>
      </w:r>
      <w:proofErr w:type="spellStart"/>
      <w:proofErr w:type="gramStart"/>
      <w:r w:rsidRPr="00A34CAC">
        <w:rPr>
          <w:b/>
          <w:i/>
        </w:rPr>
        <w:t>sa</w:t>
      </w:r>
      <w:proofErr w:type="spellEnd"/>
      <w:proofErr w:type="gramEnd"/>
      <w:r w:rsidRPr="00A34CAC">
        <w:t xml:space="preserve"> </w:t>
      </w:r>
      <w:proofErr w:type="spellStart"/>
      <w:r w:rsidRPr="00A34CAC">
        <w:rPr>
          <w:u w:val="single"/>
        </w:rPr>
        <w:t>demsa.tif</w:t>
      </w:r>
      <w:proofErr w:type="spellEnd"/>
      <w:r w:rsidRPr="00A34CAC">
        <w:rPr>
          <w:u w:val="single"/>
        </w:rPr>
        <w:t xml:space="preserve"> </w:t>
      </w:r>
      <w:r w:rsidRPr="00A34CAC">
        <w:t>[</w:t>
      </w:r>
      <w:r w:rsidRPr="00A34CAC">
        <w:rPr>
          <w:b/>
          <w:i/>
        </w:rPr>
        <w:t xml:space="preserve">-par </w:t>
      </w:r>
      <w:r w:rsidRPr="00A34CAC">
        <w:t>2 1]</w:t>
      </w:r>
    </w:p>
    <w:p w:rsidR="00B02637" w:rsidRPr="00A34CAC" w:rsidRDefault="00B02637" w:rsidP="00B02637">
      <w:pPr>
        <w:spacing w:after="0" w:line="240" w:lineRule="auto"/>
      </w:pPr>
      <w:r w:rsidRPr="00A34CAC">
        <w:t xml:space="preserve">The default parameter values of 2 and 1 are assumed unless </w:t>
      </w:r>
      <w:r w:rsidRPr="00A34CAC">
        <w:rPr>
          <w:b/>
          <w:i/>
        </w:rPr>
        <w:t>-par</w:t>
      </w:r>
      <w:r w:rsidRPr="00A34CAC">
        <w:t xml:space="preserve"> is specified.</w:t>
      </w:r>
    </w:p>
    <w:p w:rsidR="00A34CAC" w:rsidRPr="00A34CAC" w:rsidRDefault="00A34CAC" w:rsidP="00B02637">
      <w:pPr>
        <w:spacing w:after="0" w:line="240" w:lineRule="auto"/>
      </w:pPr>
      <w:proofErr w:type="spellStart"/>
      <w:proofErr w:type="gramStart"/>
      <w:r w:rsidRPr="00A34CAC">
        <w:t>slope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slope grid (generally from </w:t>
      </w:r>
      <w:proofErr w:type="spellStart"/>
      <w:r w:rsidRPr="00A34CAC">
        <w:t>DinfFlowDir</w:t>
      </w:r>
      <w:proofErr w:type="spellEnd"/>
      <w:r w:rsidRPr="00A34CAC">
        <w:t>) (input)</w:t>
      </w:r>
    </w:p>
    <w:p w:rsidR="00A34CAC" w:rsidRPr="00A34CAC" w:rsidRDefault="00B02637" w:rsidP="00B02637">
      <w:pPr>
        <w:spacing w:after="0" w:line="240" w:lineRule="auto"/>
      </w:pPr>
      <w:proofErr w:type="spellStart"/>
      <w:proofErr w:type="gramStart"/>
      <w:r>
        <w:t>scafile</w:t>
      </w:r>
      <w:proofErr w:type="spellEnd"/>
      <w:proofErr w:type="gramEnd"/>
      <w:r w:rsidRPr="00B02637">
        <w:t xml:space="preserve"> </w:t>
      </w:r>
      <w:r w:rsidRPr="00A34CAC">
        <w:sym w:font="Wingdings" w:char="F0E0"/>
      </w:r>
      <w:r w:rsidRPr="00A34CAC">
        <w:t xml:space="preserve"> </w:t>
      </w:r>
      <w:r w:rsidR="00A34CAC" w:rsidRPr="00A34CAC">
        <w:t xml:space="preserve">File name for contributing area file (generally from AreaDinf) (input).  </w:t>
      </w:r>
    </w:p>
    <w:p w:rsidR="00A34CAC" w:rsidRPr="00A34CAC" w:rsidRDefault="00A34CAC" w:rsidP="00B02637">
      <w:pPr>
        <w:spacing w:after="0" w:line="240" w:lineRule="auto"/>
      </w:pPr>
      <w:proofErr w:type="spellStart"/>
      <w:proofErr w:type="gramStart"/>
      <w:r w:rsidRPr="00A34CAC">
        <w:t>sa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output grid with </w:t>
      </w:r>
      <w:proofErr w:type="spellStart"/>
      <w:r w:rsidRPr="00A34CAC">
        <w:t>S</w:t>
      </w:r>
      <w:r w:rsidRPr="00A34CAC">
        <w:rPr>
          <w:vertAlign w:val="superscript"/>
        </w:rPr>
        <w:t>m</w:t>
      </w:r>
      <w:r w:rsidRPr="00A34CAC">
        <w:t>A</w:t>
      </w:r>
      <w:r w:rsidRPr="00A34CAC">
        <w:rPr>
          <w:vertAlign w:val="superscript"/>
        </w:rPr>
        <w:t>n</w:t>
      </w:r>
      <w:proofErr w:type="spellEnd"/>
      <w:r w:rsidRPr="00A34CAC">
        <w:t>.  Float.  (</w:t>
      </w:r>
      <w:proofErr w:type="gramStart"/>
      <w:r w:rsidRPr="00A34CAC">
        <w:t>output</w:t>
      </w:r>
      <w:proofErr w:type="gramEnd"/>
      <w:r w:rsidRPr="00A34CAC">
        <w:t>)</w:t>
      </w:r>
    </w:p>
    <w:p w:rsidR="00A34CAC" w:rsidRPr="00A34CAC" w:rsidRDefault="00A34CAC" w:rsidP="00B02637">
      <w:pPr>
        <w:spacing w:after="0" w:line="240" w:lineRule="auto"/>
      </w:pPr>
      <w:proofErr w:type="gramStart"/>
      <w:r w:rsidRPr="00A34CAC">
        <w:t>p</w:t>
      </w:r>
      <w:r w:rsidR="00B02637">
        <w:t>ar</w:t>
      </w:r>
      <w:proofErr w:type="gramEnd"/>
      <w:r w:rsidR="00B02637">
        <w:t xml:space="preserve"> </w:t>
      </w:r>
      <w:r w:rsidR="00B02637" w:rsidRPr="00A34CAC">
        <w:sym w:font="Wingdings" w:char="F0E0"/>
      </w:r>
      <w:r w:rsidR="00B02637" w:rsidRPr="00A34CAC">
        <w:t xml:space="preserve"> </w:t>
      </w:r>
      <w:r w:rsidRPr="00A34CAC">
        <w:t>Array of input parameters with p[0] being the slope exponent and p[1] being the area exponent</w:t>
      </w:r>
    </w:p>
    <w:p w:rsidR="00A34CAC" w:rsidRPr="00A34CAC" w:rsidRDefault="00A34CAC" w:rsidP="00B02637">
      <w:pPr>
        <w:spacing w:after="0" w:line="240" w:lineRule="auto"/>
      </w:pPr>
    </w:p>
    <w:p w:rsidR="00A34CAC" w:rsidRPr="00A34CAC" w:rsidRDefault="00A34CAC" w:rsidP="00B02637">
      <w:pPr>
        <w:spacing w:after="0" w:line="240" w:lineRule="auto"/>
        <w:rPr>
          <w:b/>
          <w:iCs/>
        </w:rPr>
      </w:pPr>
      <w:proofErr w:type="spellStart"/>
      <w:r w:rsidRPr="00A34CAC">
        <w:rPr>
          <w:b/>
          <w:iCs/>
        </w:rPr>
        <w:t>LengthArea</w:t>
      </w:r>
      <w:proofErr w:type="spellEnd"/>
    </w:p>
    <w:p w:rsidR="00A34CAC" w:rsidRPr="00A34CAC" w:rsidRDefault="00A34CAC" w:rsidP="00B02637">
      <w:pPr>
        <w:spacing w:after="0" w:line="240" w:lineRule="auto"/>
      </w:pPr>
      <w:r w:rsidRPr="00A34CAC">
        <w:t xml:space="preserve">This is a function that evaluates A &gt;= M </w:t>
      </w:r>
      <w:proofErr w:type="spellStart"/>
      <w:r w:rsidRPr="00A34CAC">
        <w:t>L^</w:t>
      </w:r>
      <w:proofErr w:type="gramStart"/>
      <w:r w:rsidRPr="00A34CAC">
        <w:t>y</w:t>
      </w:r>
      <w:proofErr w:type="spellEnd"/>
      <w:r w:rsidRPr="00A34CAC">
        <w:t xml:space="preserve"> ?</w:t>
      </w:r>
      <w:proofErr w:type="gramEnd"/>
      <w:r w:rsidRPr="00A34CAC">
        <w:t xml:space="preserve"> 1:0 based on upslope path length and D8 contributing area grid inputs, and parameters M and y.  This is intended for use with the length-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proofErr w:type="spellStart"/>
      <w:r w:rsidRPr="00A34CAC">
        <w:rPr>
          <w:i/>
        </w:rPr>
        <w:t>LengthArea</w:t>
      </w:r>
      <w:proofErr w:type="spellEnd"/>
      <w:r w:rsidRPr="00A34CAC">
        <w:t xml:space="preserve"> dem.tif (default file suffixes automatically appended and M=0.03, y=1.3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t>LengthArea</w:t>
      </w:r>
      <w:proofErr w:type="spellEnd"/>
      <w:r w:rsidRPr="00A34CAC">
        <w:rPr>
          <w:b/>
          <w:i/>
        </w:rPr>
        <w:t xml:space="preserve"> -</w:t>
      </w:r>
      <w:proofErr w:type="spellStart"/>
      <w:r w:rsidRPr="00A34CAC">
        <w:rPr>
          <w:b/>
          <w:i/>
        </w:rPr>
        <w:t>plen</w:t>
      </w:r>
      <w:proofErr w:type="spellEnd"/>
      <w:r w:rsidRPr="00A34CAC">
        <w:t xml:space="preserve"> </w:t>
      </w:r>
      <w:proofErr w:type="spellStart"/>
      <w:r w:rsidRPr="00A34CAC">
        <w:t>demplen.tif</w:t>
      </w:r>
      <w:proofErr w:type="spellEnd"/>
      <w:r w:rsidRPr="00A34CAC">
        <w:t xml:space="preserve"> </w:t>
      </w:r>
      <w:r w:rsidRPr="00A34CAC">
        <w:rPr>
          <w:b/>
          <w:i/>
        </w:rPr>
        <w:t>-ad8</w:t>
      </w:r>
      <w:r w:rsidRPr="00A34CAC">
        <w:t xml:space="preserve"> demad8.tif </w:t>
      </w:r>
      <w:r w:rsidRPr="00A34CAC">
        <w:rPr>
          <w:b/>
          <w:i/>
        </w:rPr>
        <w:t>-</w:t>
      </w:r>
      <w:proofErr w:type="spellStart"/>
      <w:r w:rsidRPr="00A34CAC">
        <w:rPr>
          <w:b/>
          <w:i/>
        </w:rPr>
        <w:t>ss</w:t>
      </w:r>
      <w:proofErr w:type="spellEnd"/>
      <w:r w:rsidRPr="00A34CAC">
        <w:t xml:space="preserve"> </w:t>
      </w:r>
      <w:proofErr w:type="spellStart"/>
      <w:r w:rsidRPr="00A34CAC">
        <w:rPr>
          <w:u w:val="single"/>
        </w:rPr>
        <w:t>demss.tif</w:t>
      </w:r>
      <w:proofErr w:type="spellEnd"/>
      <w:r w:rsidRPr="00A34CAC">
        <w:rPr>
          <w:u w:val="single"/>
        </w:rPr>
        <w:t xml:space="preserve"> </w:t>
      </w:r>
      <w:r w:rsidRPr="00A34CAC">
        <w:t>[</w:t>
      </w:r>
      <w:r w:rsidRPr="00A34CAC">
        <w:rPr>
          <w:b/>
          <w:i/>
        </w:rPr>
        <w:t>-par</w:t>
      </w:r>
      <w:r w:rsidRPr="00A34CAC">
        <w:t xml:space="preserve"> 0.03 1.3]</w:t>
      </w:r>
    </w:p>
    <w:p w:rsidR="00B02637" w:rsidRPr="00A34CAC" w:rsidRDefault="00B02637" w:rsidP="00B02637">
      <w:pPr>
        <w:spacing w:after="0" w:line="240" w:lineRule="auto"/>
      </w:pPr>
      <w:r w:rsidRPr="00A34CAC">
        <w:t xml:space="preserve">The default parameter values of 0.03 and 1.3 are assumed unless </w:t>
      </w:r>
      <w:r w:rsidRPr="00A34CAC">
        <w:rPr>
          <w:b/>
          <w:i/>
        </w:rPr>
        <w:t>-par</w:t>
      </w:r>
      <w:r w:rsidRPr="00A34CAC">
        <w:t xml:space="preserve"> is specified.</w:t>
      </w:r>
    </w:p>
    <w:p w:rsidR="00A34CAC" w:rsidRPr="00A34CAC" w:rsidRDefault="00A34CAC" w:rsidP="00B02637">
      <w:pPr>
        <w:spacing w:after="0" w:line="240" w:lineRule="auto"/>
      </w:pPr>
      <w:proofErr w:type="spellStart"/>
      <w:proofErr w:type="gramStart"/>
      <w:r w:rsidRPr="00A34CAC">
        <w:t>plen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longest upslope path grid (generally from </w:t>
      </w:r>
      <w:proofErr w:type="spellStart"/>
      <w:r w:rsidRPr="00A34CAC">
        <w:t>Gridnet</w:t>
      </w:r>
      <w:proofErr w:type="spellEnd"/>
      <w:r w:rsidRPr="00A34CAC">
        <w:t>) (input)</w:t>
      </w:r>
    </w:p>
    <w:p w:rsidR="00A34CAC" w:rsidRPr="00A34CAC" w:rsidRDefault="00A34CAC" w:rsidP="00B02637">
      <w:pPr>
        <w:spacing w:after="0" w:line="240" w:lineRule="auto"/>
      </w:pPr>
      <w:proofErr w:type="gramStart"/>
      <w:r w:rsidRPr="00A34CAC">
        <w:t>ad8file</w:t>
      </w:r>
      <w:proofErr w:type="gramEnd"/>
      <w:r w:rsidR="00B02637">
        <w:t xml:space="preserve"> </w:t>
      </w:r>
      <w:r w:rsidR="00B02637" w:rsidRPr="00A34CAC">
        <w:sym w:font="Wingdings" w:char="F0E0"/>
      </w:r>
      <w:r w:rsidR="00B02637" w:rsidRPr="00A34CAC">
        <w:t xml:space="preserve"> </w:t>
      </w:r>
      <w:r w:rsidRPr="00A34CAC">
        <w:t xml:space="preserve">File name for contributing area file (generally from AreaD8) (input).  </w:t>
      </w:r>
    </w:p>
    <w:p w:rsidR="00A34CAC" w:rsidRPr="00A34CAC" w:rsidRDefault="00A34CAC" w:rsidP="00B02637">
      <w:pPr>
        <w:spacing w:after="0" w:line="240" w:lineRule="auto"/>
      </w:pPr>
      <w:proofErr w:type="spellStart"/>
      <w:proofErr w:type="gramStart"/>
      <w:r w:rsidRPr="00A34CAC">
        <w:t>ss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indicator (1,0) output grid with A &gt;= M </w:t>
      </w:r>
      <w:proofErr w:type="spellStart"/>
      <w:r w:rsidRPr="00A34CAC">
        <w:t>L^y</w:t>
      </w:r>
      <w:proofErr w:type="spellEnd"/>
      <w:r w:rsidRPr="00A34CAC">
        <w:t>.  Short.  (</w:t>
      </w:r>
      <w:proofErr w:type="gramStart"/>
      <w:r w:rsidRPr="00A34CAC">
        <w:t>output</w:t>
      </w:r>
      <w:proofErr w:type="gramEnd"/>
      <w:r w:rsidRPr="00A34CAC">
        <w:t>)</w:t>
      </w:r>
    </w:p>
    <w:p w:rsidR="00A34CAC" w:rsidRPr="00A34CAC" w:rsidRDefault="00A34CAC" w:rsidP="00B02637">
      <w:pPr>
        <w:spacing w:after="0" w:line="240" w:lineRule="auto"/>
      </w:pPr>
      <w:proofErr w:type="gramStart"/>
      <w:r w:rsidRPr="00A34CAC">
        <w:t>p</w:t>
      </w:r>
      <w:r w:rsidR="00B02637">
        <w:t>ar</w:t>
      </w:r>
      <w:proofErr w:type="gramEnd"/>
      <w:r w:rsidR="00B02637">
        <w:t xml:space="preserve"> </w:t>
      </w:r>
      <w:r w:rsidR="00B02637" w:rsidRPr="00A34CAC">
        <w:sym w:font="Wingdings" w:char="F0E0"/>
      </w:r>
      <w:r w:rsidR="00B02637" w:rsidRPr="00A34CAC">
        <w:t xml:space="preserve"> </w:t>
      </w:r>
      <w:r w:rsidRPr="00A34CAC">
        <w:t>Array of input parameters with p[0] being M coefficient and p[1] being the y exponent on length</w:t>
      </w:r>
    </w:p>
    <w:p w:rsidR="00A34CAC" w:rsidRPr="00A34CAC" w:rsidRDefault="00A34CAC" w:rsidP="00B02637">
      <w:pPr>
        <w:spacing w:after="0" w:line="240" w:lineRule="auto"/>
      </w:pPr>
    </w:p>
    <w:p w:rsidR="00A34CAC" w:rsidRPr="00A34CAC" w:rsidRDefault="00A34CAC" w:rsidP="00B02637">
      <w:pPr>
        <w:spacing w:after="0" w:line="240" w:lineRule="auto"/>
        <w:rPr>
          <w:b/>
          <w:iCs/>
        </w:rPr>
      </w:pPr>
      <w:proofErr w:type="spellStart"/>
      <w:r w:rsidRPr="00A34CAC">
        <w:rPr>
          <w:b/>
          <w:iCs/>
        </w:rPr>
        <w:t>DropAnalysis</w:t>
      </w:r>
      <w:proofErr w:type="spellEnd"/>
    </w:p>
    <w:p w:rsidR="00A34CAC" w:rsidRPr="00A34CAC" w:rsidRDefault="00A34CAC" w:rsidP="00B02637">
      <w:pPr>
        <w:spacing w:after="0" w:line="240" w:lineRule="auto"/>
      </w:pPr>
      <w:proofErr w:type="gramStart"/>
      <w:r w:rsidRPr="00A34CAC">
        <w:t>This function to be based on code in tardemlib.cpp/</w:t>
      </w:r>
      <w:proofErr w:type="spellStart"/>
      <w:r w:rsidRPr="00A34CAC">
        <w:t>dropan</w:t>
      </w:r>
      <w:proofErr w:type="spellEnd"/>
      <w:r w:rsidRPr="00A34CAC">
        <w:t>.</w:t>
      </w:r>
      <w:proofErr w:type="gramEnd"/>
      <w:r w:rsidRPr="00A34CAC">
        <w:t xml:space="preserve">  Applies a series of thresholds (determined from the input parameters) to the input </w:t>
      </w:r>
      <w:proofErr w:type="spellStart"/>
      <w:proofErr w:type="gramStart"/>
      <w:r w:rsidRPr="00A34CAC">
        <w:t>ssa</w:t>
      </w:r>
      <w:proofErr w:type="spellEnd"/>
      <w:proofErr w:type="gramEnd"/>
      <w:r w:rsidRPr="00A34CAC">
        <w:t xml:space="preserve"> grid and outputs in the drp.txt file the stream drop statistics table.</w:t>
      </w:r>
    </w:p>
    <w:p w:rsidR="00B02637" w:rsidRPr="00A34CAC" w:rsidRDefault="00B02637" w:rsidP="00B02637">
      <w:pPr>
        <w:spacing w:after="0" w:line="240" w:lineRule="auto"/>
        <w:rPr>
          <w:bCs/>
          <w:u w:val="single"/>
        </w:rPr>
      </w:pPr>
      <w:proofErr w:type="gramStart"/>
      <w:r w:rsidRPr="00A34CAC">
        <w:rPr>
          <w:bCs/>
          <w:u w:val="single"/>
        </w:rPr>
        <w:t>Command line interfaces.</w:t>
      </w:r>
      <w:proofErr w:type="gramEnd"/>
      <w:r w:rsidRPr="00A34CAC">
        <w:rPr>
          <w:bCs/>
          <w:u w:val="single"/>
        </w:rPr>
        <w:t xml:space="preserve">  </w:t>
      </w:r>
    </w:p>
    <w:p w:rsidR="00B02637" w:rsidRPr="00A34CAC" w:rsidRDefault="00B02637" w:rsidP="00B02637">
      <w:pPr>
        <w:spacing w:after="0" w:line="240" w:lineRule="auto"/>
      </w:pPr>
      <w:r w:rsidRPr="00A34CAC">
        <w:t>No simple interface because we do not have a default outlets shapefile name, and an outlets shapefile is requir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lastRenderedPageBreak/>
        <w:t>DropAnalysis</w:t>
      </w:r>
      <w:proofErr w:type="spellEnd"/>
      <w:r w:rsidRPr="00A34CAC">
        <w:t xml:space="preserve"> </w:t>
      </w:r>
      <w:r w:rsidRPr="00A34CAC">
        <w:rPr>
          <w:b/>
          <w:i/>
        </w:rPr>
        <w:t>-ad8</w:t>
      </w:r>
      <w:r w:rsidRPr="00A34CAC">
        <w:t xml:space="preserve"> demad8.tif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proofErr w:type="gramStart"/>
      <w:r w:rsidRPr="00A34CAC">
        <w:rPr>
          <w:b/>
          <w:i/>
        </w:rPr>
        <w:t>ssa</w:t>
      </w:r>
      <w:proofErr w:type="spellEnd"/>
      <w:proofErr w:type="gramEnd"/>
      <w:r w:rsidRPr="00A34CAC">
        <w:t xml:space="preserve"> </w:t>
      </w:r>
      <w:proofErr w:type="spellStart"/>
      <w:r w:rsidRPr="00A34CAC">
        <w:t>demssa.tif</w:t>
      </w:r>
      <w:proofErr w:type="spellEnd"/>
      <w:r w:rsidRPr="00A34CAC">
        <w:t xml:space="preserve"> </w:t>
      </w:r>
      <w:r w:rsidRPr="00A34CAC">
        <w:rPr>
          <w:b/>
          <w:i/>
        </w:rPr>
        <w:t>-o</w:t>
      </w:r>
      <w:r w:rsidRPr="00A34CAC">
        <w:t xml:space="preserve"> </w:t>
      </w:r>
      <w:proofErr w:type="spellStart"/>
      <w:r w:rsidRPr="00A34CAC">
        <w:t>outlets.shp</w:t>
      </w:r>
      <w:proofErr w:type="spellEnd"/>
      <w:r w:rsidRPr="00A34CAC">
        <w:t xml:space="preserve"> </w:t>
      </w:r>
      <w:r w:rsidRPr="00A34CAC">
        <w:rPr>
          <w:b/>
          <w:i/>
        </w:rPr>
        <w:t>-</w:t>
      </w:r>
      <w:proofErr w:type="spellStart"/>
      <w:r w:rsidRPr="00A34CAC">
        <w:rPr>
          <w:b/>
          <w:i/>
        </w:rPr>
        <w:t>drp</w:t>
      </w:r>
      <w:proofErr w:type="spellEnd"/>
      <w:r w:rsidRPr="00A34CAC">
        <w:t xml:space="preserve"> </w:t>
      </w:r>
      <w:r w:rsidRPr="00A34CAC">
        <w:rPr>
          <w:u w:val="single"/>
        </w:rPr>
        <w:t xml:space="preserve">demdrp.txt </w:t>
      </w:r>
      <w:r w:rsidRPr="00A34CAC">
        <w:t>[</w:t>
      </w:r>
      <w:r w:rsidRPr="00A34CAC">
        <w:rPr>
          <w:b/>
          <w:i/>
        </w:rPr>
        <w:t>-par</w:t>
      </w:r>
      <w:r w:rsidRPr="00A34CAC">
        <w:t xml:space="preserve"> 5 500 10 0]</w:t>
      </w:r>
    </w:p>
    <w:p w:rsidR="00B02637" w:rsidRPr="00A34CAC" w:rsidRDefault="00B02637" w:rsidP="00B02637">
      <w:pPr>
        <w:spacing w:after="0" w:line="240" w:lineRule="auto"/>
      </w:pPr>
      <w:r w:rsidRPr="00A34CAC">
        <w:t xml:space="preserve">The default parameter values of min=5, max=500, </w:t>
      </w:r>
      <w:proofErr w:type="spellStart"/>
      <w:r w:rsidRPr="00A34CAC">
        <w:t>nthresh</w:t>
      </w:r>
      <w:proofErr w:type="spellEnd"/>
      <w:r w:rsidRPr="00A34CAC">
        <w:t xml:space="preserve">=10, </w:t>
      </w:r>
      <w:proofErr w:type="spellStart"/>
      <w:r w:rsidRPr="00A34CAC">
        <w:t>steptype</w:t>
      </w:r>
      <w:proofErr w:type="spellEnd"/>
      <w:r w:rsidRPr="00A34CAC">
        <w:t xml:space="preserve">=0 are assumed unless </w:t>
      </w:r>
      <w:r w:rsidRPr="00A34CAC">
        <w:rPr>
          <w:b/>
          <w:i/>
        </w:rPr>
        <w:t>-par</w:t>
      </w:r>
      <w:r w:rsidRPr="00A34CAC">
        <w:t xml:space="preserve"> is specified.</w:t>
      </w:r>
    </w:p>
    <w:p w:rsidR="00A34CAC" w:rsidRPr="00A34CAC" w:rsidRDefault="00B02637" w:rsidP="00B02637">
      <w:pPr>
        <w:spacing w:after="0" w:line="240" w:lineRule="auto"/>
      </w:pPr>
      <w:proofErr w:type="gramStart"/>
      <w:r>
        <w:t>ad8</w:t>
      </w:r>
      <w:r w:rsidR="00A34CAC" w:rsidRPr="00A34CAC">
        <w:t>file</w:t>
      </w:r>
      <w:proofErr w:type="gramEnd"/>
      <w:r w:rsidR="00A34CAC" w:rsidRPr="00A34CAC">
        <w:t xml:space="preserve"> </w:t>
      </w:r>
      <w:r w:rsidR="00A34CAC" w:rsidRPr="00A34CAC">
        <w:sym w:font="Wingdings" w:char="F0E0"/>
      </w:r>
      <w:r w:rsidR="00A34CAC" w:rsidRPr="00A34CAC">
        <w:t xml:space="preserve"> File name for D8 contributing area grid 'ad8'</w:t>
      </w:r>
    </w:p>
    <w:p w:rsidR="00A34CAC" w:rsidRPr="00A34CAC" w:rsidRDefault="00B02637" w:rsidP="00B02637">
      <w:pPr>
        <w:spacing w:after="0" w:line="240" w:lineRule="auto"/>
      </w:pPr>
      <w:proofErr w:type="spellStart"/>
      <w:proofErr w:type="gramStart"/>
      <w:r>
        <w:t>p</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File name for D8 flow direction grid 'p'</w:t>
      </w:r>
    </w:p>
    <w:p w:rsidR="00A34CAC" w:rsidRPr="00A34CAC" w:rsidRDefault="00B02637" w:rsidP="00B02637">
      <w:pPr>
        <w:spacing w:after="0" w:line="240" w:lineRule="auto"/>
      </w:pPr>
      <w:proofErr w:type="spellStart"/>
      <w:proofErr w:type="gramStart"/>
      <w:r>
        <w:t>fel</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File name for hydrologically correct elevation grid '</w:t>
      </w:r>
      <w:proofErr w:type="spellStart"/>
      <w:r w:rsidR="00A34CAC" w:rsidRPr="00A34CAC">
        <w:t>fel</w:t>
      </w:r>
      <w:proofErr w:type="spellEnd"/>
      <w:r w:rsidR="00A34CAC" w:rsidRPr="00A34CAC">
        <w:t>'</w:t>
      </w:r>
    </w:p>
    <w:p w:rsidR="00A34CAC" w:rsidRPr="00A34CAC" w:rsidRDefault="00A34CAC" w:rsidP="00B02637">
      <w:pPr>
        <w:spacing w:after="0" w:line="240" w:lineRule="auto"/>
      </w:pPr>
      <w:proofErr w:type="spellStart"/>
      <w:proofErr w:type="gramStart"/>
      <w:r w:rsidRPr="00A34CAC">
        <w:t>ssafile</w:t>
      </w:r>
      <w:proofErr w:type="spellEnd"/>
      <w:proofErr w:type="gramEnd"/>
      <w:r w:rsidRPr="00A34CAC">
        <w:t xml:space="preserve"> </w:t>
      </w:r>
      <w:r w:rsidRPr="00A34CAC">
        <w:sym w:font="Wingdings" w:char="F0E0"/>
      </w:r>
      <w:r w:rsidRPr="00A34CAC">
        <w:t xml:space="preserve"> File name for an accumulated stream source grid suitable for drop analysis.  This needs to have the property that it is monotonically increasing downslope along D8 flow directions.  </w:t>
      </w:r>
    </w:p>
    <w:p w:rsidR="00A34CAC" w:rsidRPr="00A34CAC" w:rsidRDefault="00A34CAC" w:rsidP="00B02637">
      <w:pPr>
        <w:spacing w:after="0" w:line="240" w:lineRule="auto"/>
      </w:pPr>
      <w:proofErr w:type="spellStart"/>
      <w:proofErr w:type="gramStart"/>
      <w:r w:rsidRPr="00A34CAC">
        <w:t>dropfile</w:t>
      </w:r>
      <w:proofErr w:type="spellEnd"/>
      <w:proofErr w:type="gramEnd"/>
      <w:r w:rsidRPr="00A34CAC">
        <w:t xml:space="preserve"> </w:t>
      </w:r>
      <w:r w:rsidRPr="00A34CAC">
        <w:sym w:font="Wingdings" w:char="F0E0"/>
      </w:r>
      <w:r w:rsidRPr="00A34CAC">
        <w:t xml:space="preserve"> File name where stream drop analysis output is to be written as txt</w:t>
      </w:r>
    </w:p>
    <w:p w:rsidR="00A34CAC" w:rsidRPr="00A34CAC" w:rsidRDefault="00A34CAC" w:rsidP="00B02637">
      <w:pPr>
        <w:spacing w:after="0" w:line="240" w:lineRule="auto"/>
      </w:pPr>
      <w:proofErr w:type="spellStart"/>
      <w:proofErr w:type="gramStart"/>
      <w:r w:rsidRPr="00A34CAC">
        <w:t>outletfile</w:t>
      </w:r>
      <w:proofErr w:type="spellEnd"/>
      <w:proofErr w:type="gramEnd"/>
      <w:r w:rsidRPr="00A34CAC">
        <w:t xml:space="preserve"> </w:t>
      </w:r>
      <w:r w:rsidRPr="00A34CAC">
        <w:sym w:font="Wingdings" w:char="F0E0"/>
      </w:r>
      <w:r w:rsidRPr="00A34CAC">
        <w:t xml:space="preserve"> File name of outlets shape file (input).  Note that unlike some other functions, for this function the </w:t>
      </w:r>
      <w:proofErr w:type="spellStart"/>
      <w:r w:rsidRPr="00A34CAC">
        <w:t>outletfile</w:t>
      </w:r>
      <w:proofErr w:type="spellEnd"/>
      <w:r w:rsidRPr="00A34CAC">
        <w:t xml:space="preserve"> is required.</w:t>
      </w:r>
    </w:p>
    <w:p w:rsidR="008A08CB" w:rsidRDefault="008A08CB" w:rsidP="00B02637">
      <w:pPr>
        <w:spacing w:after="0" w:line="240" w:lineRule="auto"/>
      </w:pPr>
      <w:proofErr w:type="gramStart"/>
      <w:r>
        <w:t>par</w:t>
      </w:r>
      <w:proofErr w:type="gramEnd"/>
      <w:r>
        <w:t xml:space="preserve"> </w:t>
      </w:r>
      <w:r w:rsidR="00A34CAC" w:rsidRPr="00A34CAC">
        <w:sym w:font="Wingdings" w:char="F0E0"/>
      </w:r>
      <w:r w:rsidR="00A34CAC" w:rsidRPr="00A34CAC">
        <w:t xml:space="preserve"> </w:t>
      </w:r>
      <w:r>
        <w:t>Array of parameters consisting of:</w:t>
      </w:r>
    </w:p>
    <w:p w:rsidR="00A34CAC" w:rsidRPr="00A34CAC" w:rsidRDefault="008A08CB" w:rsidP="008A08CB">
      <w:pPr>
        <w:pStyle w:val="ListParagraph"/>
        <w:numPr>
          <w:ilvl w:val="0"/>
          <w:numId w:val="23"/>
        </w:numPr>
        <w:spacing w:after="0" w:line="240" w:lineRule="auto"/>
      </w:pPr>
      <w:proofErr w:type="spellStart"/>
      <w:r>
        <w:t>threshmin</w:t>
      </w:r>
      <w:proofErr w:type="spellEnd"/>
      <w:r>
        <w:t xml:space="preserve"> </w:t>
      </w:r>
      <w:r w:rsidRPr="00A34CAC">
        <w:sym w:font="Wingdings" w:char="F0E0"/>
      </w:r>
      <w:r w:rsidRPr="00A34CAC">
        <w:t xml:space="preserve"> </w:t>
      </w:r>
      <w:r w:rsidR="00A34CAC" w:rsidRPr="00A34CAC">
        <w:t>Minimum value of threshold to be used in drop analysis</w:t>
      </w:r>
    </w:p>
    <w:p w:rsidR="00A34CAC" w:rsidRPr="00A34CAC" w:rsidRDefault="00A34CAC" w:rsidP="008A08CB">
      <w:pPr>
        <w:pStyle w:val="ListParagraph"/>
        <w:numPr>
          <w:ilvl w:val="0"/>
          <w:numId w:val="23"/>
        </w:numPr>
        <w:spacing w:after="0" w:line="240" w:lineRule="auto"/>
      </w:pPr>
      <w:proofErr w:type="spellStart"/>
      <w:r w:rsidRPr="00A34CAC">
        <w:t>threshmax</w:t>
      </w:r>
      <w:proofErr w:type="spellEnd"/>
      <w:r w:rsidRPr="00A34CAC">
        <w:t xml:space="preserve"> </w:t>
      </w:r>
      <w:r w:rsidRPr="00A34CAC">
        <w:sym w:font="Wingdings" w:char="F0E0"/>
      </w:r>
      <w:r w:rsidRPr="00A34CAC">
        <w:t xml:space="preserve"> Maximum value of threshold to be used in drop analysis</w:t>
      </w:r>
    </w:p>
    <w:p w:rsidR="00A34CAC" w:rsidRPr="00A34CAC" w:rsidRDefault="00A34CAC" w:rsidP="008A08CB">
      <w:pPr>
        <w:pStyle w:val="ListParagraph"/>
        <w:numPr>
          <w:ilvl w:val="0"/>
          <w:numId w:val="23"/>
        </w:numPr>
        <w:spacing w:after="0" w:line="240" w:lineRule="auto"/>
      </w:pPr>
      <w:proofErr w:type="spellStart"/>
      <w:r w:rsidRPr="00A34CAC">
        <w:t>nthresh</w:t>
      </w:r>
      <w:proofErr w:type="spellEnd"/>
      <w:r w:rsidRPr="00A34CAC">
        <w:t xml:space="preserve"> </w:t>
      </w:r>
      <w:r w:rsidRPr="00A34CAC">
        <w:sym w:font="Wingdings" w:char="F0E0"/>
      </w:r>
      <w:r w:rsidRPr="00A34CAC">
        <w:t xml:space="preserve"> Number of drop thresholds to be used in drop analysis</w:t>
      </w:r>
    </w:p>
    <w:p w:rsidR="00A34CAC" w:rsidRPr="00A34CAC" w:rsidRDefault="00A34CAC" w:rsidP="008A08CB">
      <w:pPr>
        <w:pStyle w:val="ListParagraph"/>
        <w:numPr>
          <w:ilvl w:val="0"/>
          <w:numId w:val="23"/>
        </w:numPr>
        <w:spacing w:after="0" w:line="240" w:lineRule="auto"/>
      </w:pPr>
      <w:proofErr w:type="spellStart"/>
      <w:r w:rsidRPr="00A34CAC">
        <w:t>steptype</w:t>
      </w:r>
      <w:proofErr w:type="spellEnd"/>
      <w:r w:rsidRPr="00A34CAC">
        <w:t xml:space="preserve"> </w:t>
      </w:r>
      <w:r w:rsidRPr="00A34CAC">
        <w:sym w:font="Wingdings" w:char="F0E0"/>
      </w:r>
      <w:r w:rsidRPr="00A34CAC">
        <w:t xml:space="preserve"> Type of threshold step to be used in drop analysis (0 = log, 1=arithmetic)</w:t>
      </w:r>
    </w:p>
    <w:p w:rsidR="00A34CAC" w:rsidRPr="00A34CAC" w:rsidRDefault="00A34CAC" w:rsidP="00B02637">
      <w:pPr>
        <w:spacing w:after="0" w:line="240" w:lineRule="auto"/>
        <w:rPr>
          <w:bCs/>
          <w:u w:val="single"/>
        </w:rPr>
      </w:pPr>
    </w:p>
    <w:p w:rsidR="00A34CAC" w:rsidRPr="00A34CAC" w:rsidRDefault="00A34CAC" w:rsidP="00B02637">
      <w:pPr>
        <w:spacing w:after="0" w:line="240" w:lineRule="auto"/>
        <w:rPr>
          <w:b/>
          <w:bCs/>
        </w:rPr>
      </w:pPr>
      <w:r w:rsidRPr="00A34CAC">
        <w:rPr>
          <w:b/>
          <w:bCs/>
        </w:rPr>
        <w:t>StreamNet</w:t>
      </w:r>
    </w:p>
    <w:p w:rsidR="00A34CAC" w:rsidRPr="00A34CAC" w:rsidRDefault="00A34CAC" w:rsidP="00B02637">
      <w:pPr>
        <w:spacing w:after="0" w:line="240" w:lineRule="auto"/>
      </w:pPr>
      <w:r w:rsidRPr="00A34CAC">
        <w:t xml:space="preserve">This function produces a vector network from the Stream Raster grid by tracing down from each source grid cell.  The network topological connectivity is stored in the output Stream Network Tree file, (suffix *tree.dat) and coordinates and attributes from each grid cell along the network are stored in the output Stream Network Coordinates file (suffix *coord.dat).  A Strahler stream order grid is also produced as output.  When an outlet shapefile is given, results are limited to the domain upslope of these outlets.  Furthermore, internal “outlets”, defined as points that have other outlets downstream of them are used to segment stream links.  This function is also used to write a stream network shapefile and define subwatersheds draining to each link (stream segment) in a channel network.  Output is a stream network shapefile (suffix 'net') and subwatershed grid (suffix 'w') that has a separate value for each subwatershed.  The optional flag </w:t>
      </w:r>
      <w:r w:rsidRPr="00A34CAC">
        <w:rPr>
          <w:b/>
          <w:i/>
        </w:rPr>
        <w:t>-</w:t>
      </w:r>
      <w:proofErr w:type="spellStart"/>
      <w:r w:rsidRPr="00A34CAC">
        <w:rPr>
          <w:b/>
          <w:i/>
        </w:rPr>
        <w:t>sw</w:t>
      </w:r>
      <w:proofErr w:type="spellEnd"/>
      <w:r w:rsidRPr="00A34CAC">
        <w:t xml:space="preserve"> is used to indicate that a single watershed, rather than separate subwatershed draining to each stream segment is to be delineated.</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r w:rsidRPr="00A34CAC">
        <w:rPr>
          <w:i/>
        </w:rPr>
        <w:t>StreamNet</w:t>
      </w:r>
      <w:r w:rsidRPr="00A34CAC">
        <w:t xml:space="preserve"> dem.tif      (assume no outlets)</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r w:rsidRPr="00A34CAC">
        <w:rPr>
          <w:i/>
        </w:rPr>
        <w:t>StreamNet</w:t>
      </w:r>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ad8</w:t>
      </w:r>
      <w:r w:rsidRPr="00A34CAC">
        <w:t xml:space="preserve"> demad8.tif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ord</w:t>
      </w:r>
      <w:proofErr w:type="spellEnd"/>
      <w:r w:rsidRPr="00A34CAC">
        <w:t xml:space="preserve"> </w:t>
      </w:r>
      <w:proofErr w:type="spellStart"/>
      <w:r w:rsidRPr="00A34CAC">
        <w:rPr>
          <w:u w:val="single"/>
        </w:rPr>
        <w:t>demord.tif</w:t>
      </w:r>
      <w:proofErr w:type="spellEnd"/>
      <w:r w:rsidRPr="00A34CAC">
        <w:t xml:space="preserve"> </w:t>
      </w:r>
      <w:r w:rsidRPr="00A34CAC">
        <w:rPr>
          <w:b/>
          <w:i/>
        </w:rPr>
        <w:t>-tree</w:t>
      </w:r>
      <w:r w:rsidRPr="00A34CAC">
        <w:t xml:space="preserve"> </w:t>
      </w:r>
      <w:r w:rsidRPr="00A34CAC">
        <w:rPr>
          <w:u w:val="single"/>
        </w:rPr>
        <w:t>demtree.dat</w:t>
      </w:r>
      <w:r w:rsidRPr="00A34CAC">
        <w:t xml:space="preserve"> </w:t>
      </w:r>
      <w:r w:rsidRPr="00A34CAC">
        <w:rPr>
          <w:b/>
          <w:i/>
        </w:rPr>
        <w:t>-coord</w:t>
      </w:r>
      <w:r w:rsidRPr="00A34CAC">
        <w:t xml:space="preserve"> </w:t>
      </w:r>
      <w:r w:rsidRPr="00A34CAC">
        <w:rPr>
          <w:u w:val="single"/>
        </w:rPr>
        <w:t>demcoord.dat</w:t>
      </w:r>
      <w:r w:rsidRPr="00A34CAC">
        <w:t xml:space="preserve"> </w:t>
      </w:r>
      <w:r w:rsidRPr="00A34CAC">
        <w:rPr>
          <w:b/>
          <w:i/>
        </w:rPr>
        <w:t>-net</w:t>
      </w:r>
      <w:r w:rsidRPr="00A34CAC">
        <w:t xml:space="preserve"> </w:t>
      </w:r>
      <w:proofErr w:type="spellStart"/>
      <w:r w:rsidRPr="00A34CAC">
        <w:rPr>
          <w:u w:val="single"/>
        </w:rPr>
        <w:t>demnet.shp</w:t>
      </w:r>
      <w:proofErr w:type="spellEnd"/>
      <w:r w:rsidRPr="00A34CAC">
        <w:t xml:space="preserve"> </w:t>
      </w:r>
      <w:r w:rsidRPr="00A34CAC">
        <w:rPr>
          <w:b/>
          <w:i/>
        </w:rPr>
        <w:t>-w</w:t>
      </w:r>
      <w:r w:rsidRPr="00A34CAC">
        <w:t xml:space="preserve"> </w:t>
      </w:r>
      <w:proofErr w:type="spellStart"/>
      <w:r w:rsidRPr="00A34CAC">
        <w:rPr>
          <w:u w:val="single"/>
        </w:rPr>
        <w:t>demw.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sw</w:t>
      </w:r>
      <w:proofErr w:type="spellEnd"/>
      <w:r w:rsidRPr="00A34CAC">
        <w:t>]</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w:t>
      </w:r>
      <w:r w:rsidR="00450CC3">
        <w:t>I</w:t>
      </w:r>
      <w:r w:rsidRPr="00A34CAC">
        <w:t xml:space="preserve">nput D8 flow directions </w:t>
      </w:r>
      <w:r w:rsidR="00450CC3">
        <w:t>grid</w:t>
      </w:r>
      <w:r w:rsidRPr="00A34CAC">
        <w:t xml:space="preserve"> 'p'</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w:t>
      </w:r>
      <w:r w:rsidR="00450CC3">
        <w:t>Input stream raster grid '</w:t>
      </w:r>
      <w:proofErr w:type="spellStart"/>
      <w:r w:rsidR="00450CC3">
        <w:t>src</w:t>
      </w:r>
      <w:proofErr w:type="spellEnd"/>
      <w:r w:rsidR="00450CC3">
        <w:t>'</w:t>
      </w:r>
    </w:p>
    <w:p w:rsidR="00A34CAC" w:rsidRPr="00A34CAC" w:rsidRDefault="00A34CAC" w:rsidP="00B02637">
      <w:pPr>
        <w:spacing w:after="0" w:line="240" w:lineRule="auto"/>
      </w:pPr>
      <w:proofErr w:type="spellStart"/>
      <w:proofErr w:type="gramStart"/>
      <w:r w:rsidRPr="00A34CAC">
        <w:t>ordfile</w:t>
      </w:r>
      <w:proofErr w:type="spellEnd"/>
      <w:proofErr w:type="gramEnd"/>
      <w:r w:rsidRPr="00A34CAC">
        <w:t xml:space="preserve"> </w:t>
      </w:r>
      <w:r w:rsidRPr="00A34CAC">
        <w:sym w:font="Wingdings" w:char="F0E0"/>
      </w:r>
      <w:r w:rsidR="00450CC3">
        <w:t xml:space="preserve"> O</w:t>
      </w:r>
      <w:r w:rsidRPr="00A34CAC">
        <w:t>utput grid of channel network Strahler order</w:t>
      </w:r>
      <w:r w:rsidR="00450CC3">
        <w:t xml:space="preserve"> '</w:t>
      </w:r>
      <w:proofErr w:type="spellStart"/>
      <w:r w:rsidR="00450CC3">
        <w:t>ord</w:t>
      </w:r>
      <w:proofErr w:type="spellEnd"/>
      <w:r w:rsidR="00450CC3">
        <w:t>'</w:t>
      </w:r>
    </w:p>
    <w:p w:rsidR="00A34CAC" w:rsidRPr="00A34CAC" w:rsidRDefault="00A34CAC" w:rsidP="00B02637">
      <w:pPr>
        <w:spacing w:after="0" w:line="240" w:lineRule="auto"/>
      </w:pPr>
      <w:proofErr w:type="gramStart"/>
      <w:r w:rsidRPr="00A34CAC">
        <w:t>ad8file</w:t>
      </w:r>
      <w:proofErr w:type="gramEnd"/>
      <w:r w:rsidRPr="00A34CAC">
        <w:t xml:space="preserve"> </w:t>
      </w:r>
      <w:r w:rsidRPr="00A34CAC">
        <w:sym w:font="Wingdings" w:char="F0E0"/>
      </w:r>
      <w:r w:rsidRPr="00A34CAC">
        <w:t xml:space="preserve"> </w:t>
      </w:r>
      <w:r w:rsidR="00450CC3">
        <w:t>I</w:t>
      </w:r>
      <w:r w:rsidRPr="00A34CAC">
        <w:t xml:space="preserve">nput grid </w:t>
      </w:r>
      <w:r w:rsidR="00450CC3">
        <w:t>with D8 contributing area 'ad8'</w:t>
      </w:r>
    </w:p>
    <w:p w:rsidR="00A34CAC" w:rsidRPr="00A34CAC" w:rsidRDefault="008A08CB" w:rsidP="00B02637">
      <w:pPr>
        <w:spacing w:after="0" w:line="240" w:lineRule="auto"/>
      </w:pPr>
      <w:proofErr w:type="spellStart"/>
      <w:proofErr w:type="gramStart"/>
      <w:r>
        <w:t>fel</w:t>
      </w:r>
      <w:r w:rsidR="00A34CAC" w:rsidRPr="00A34CAC">
        <w:t>file</w:t>
      </w:r>
      <w:proofErr w:type="spellEnd"/>
      <w:proofErr w:type="gramEnd"/>
      <w:r w:rsidR="00A34CAC" w:rsidRPr="00A34CAC">
        <w:t xml:space="preserve"> </w:t>
      </w:r>
      <w:r w:rsidR="00A34CAC" w:rsidRPr="00A34CAC">
        <w:sym w:font="Wingdings" w:char="F0E0"/>
      </w:r>
      <w:r w:rsidR="00450CC3">
        <w:t xml:space="preserve"> I</w:t>
      </w:r>
      <w:r w:rsidR="00A34CAC" w:rsidRPr="00A34CAC">
        <w:t>nput pit filled elevation data</w:t>
      </w:r>
      <w:r w:rsidR="00450CC3">
        <w:t xml:space="preserve"> grid '</w:t>
      </w:r>
      <w:proofErr w:type="spellStart"/>
      <w:r w:rsidR="00450CC3">
        <w:t>fel</w:t>
      </w:r>
      <w:proofErr w:type="spellEnd"/>
      <w:r w:rsidR="00450CC3">
        <w:t>'</w:t>
      </w:r>
      <w:r w:rsidR="00A34CAC" w:rsidRPr="00A34CAC">
        <w:t xml:space="preserve"> </w:t>
      </w:r>
    </w:p>
    <w:p w:rsidR="00A34CAC" w:rsidRPr="00A34CAC" w:rsidRDefault="00A34CAC" w:rsidP="00B02637">
      <w:pPr>
        <w:spacing w:after="0" w:line="240" w:lineRule="auto"/>
      </w:pPr>
      <w:proofErr w:type="spellStart"/>
      <w:proofErr w:type="gramStart"/>
      <w:r w:rsidRPr="00A34CAC">
        <w:t>treefile</w:t>
      </w:r>
      <w:proofErr w:type="spellEnd"/>
      <w:proofErr w:type="gramEnd"/>
      <w:r w:rsidRPr="00A34CAC">
        <w:t xml:space="preserve"> </w:t>
      </w:r>
      <w:r w:rsidRPr="00A34CAC">
        <w:sym w:font="Wingdings" w:char="F0E0"/>
      </w:r>
      <w:r w:rsidRPr="00A34CAC">
        <w:t xml:space="preserve"> </w:t>
      </w:r>
      <w:r w:rsidR="00450CC3">
        <w:t xml:space="preserve">Output </w:t>
      </w:r>
      <w:proofErr w:type="spellStart"/>
      <w:r w:rsidR="00450CC3">
        <w:t>textfile</w:t>
      </w:r>
      <w:proofErr w:type="spellEnd"/>
      <w:r w:rsidR="00450CC3">
        <w:t xml:space="preserve"> with</w:t>
      </w:r>
      <w:r w:rsidRPr="00A34CAC">
        <w:t xml:space="preserve"> list of links in channel network tree</w:t>
      </w:r>
    </w:p>
    <w:p w:rsidR="00A34CAC" w:rsidRPr="00A34CAC" w:rsidRDefault="00A34CAC" w:rsidP="00B02637">
      <w:pPr>
        <w:spacing w:after="0" w:line="240" w:lineRule="auto"/>
      </w:pPr>
      <w:proofErr w:type="spellStart"/>
      <w:proofErr w:type="gramStart"/>
      <w:r w:rsidRPr="00A34CAC">
        <w:t>coordfile</w:t>
      </w:r>
      <w:proofErr w:type="spellEnd"/>
      <w:proofErr w:type="gramEnd"/>
      <w:r w:rsidRPr="00A34CAC">
        <w:t xml:space="preserve"> </w:t>
      </w:r>
      <w:r w:rsidRPr="00A34CAC">
        <w:sym w:font="Wingdings" w:char="F0E0"/>
      </w:r>
      <w:r w:rsidRPr="00A34CAC">
        <w:t xml:space="preserve"> </w:t>
      </w:r>
      <w:r w:rsidR="00450CC3">
        <w:t xml:space="preserve">Output </w:t>
      </w:r>
      <w:proofErr w:type="spellStart"/>
      <w:r w:rsidR="00450CC3">
        <w:t>textfile</w:t>
      </w:r>
      <w:proofErr w:type="spellEnd"/>
      <w:r w:rsidR="00450CC3">
        <w:t xml:space="preserve"> with</w:t>
      </w:r>
      <w:r w:rsidRPr="00A34CAC">
        <w:t xml:space="preserve"> list of coordinates in channel network tree</w:t>
      </w:r>
    </w:p>
    <w:p w:rsidR="00A34CAC" w:rsidRPr="00A34CAC" w:rsidRDefault="00A34CAC" w:rsidP="00B0263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w:t>
      </w:r>
      <w:r w:rsidR="00450CC3">
        <w:t>Input s</w:t>
      </w:r>
      <w:r w:rsidRPr="00A34CAC">
        <w:t xml:space="preserve">hapefile with outlet locations.  This must contain a field named "id" that is used to identify the links upstream of outlet points </w:t>
      </w:r>
    </w:p>
    <w:p w:rsidR="00A34CAC" w:rsidRPr="00A34CAC" w:rsidRDefault="00A34CAC" w:rsidP="00B02637">
      <w:pPr>
        <w:spacing w:after="0" w:line="240" w:lineRule="auto"/>
      </w:pPr>
      <w:proofErr w:type="spellStart"/>
      <w:proofErr w:type="gramStart"/>
      <w:r w:rsidRPr="00A34CAC">
        <w:t>wfile</w:t>
      </w:r>
      <w:proofErr w:type="spellEnd"/>
      <w:proofErr w:type="gramEnd"/>
      <w:r w:rsidRPr="00A34CAC">
        <w:t xml:space="preserve"> </w:t>
      </w:r>
      <w:r w:rsidRPr="00A34CAC">
        <w:sym w:font="Wingdings" w:char="F0E0"/>
      </w:r>
      <w:r w:rsidRPr="00A34CAC">
        <w:t xml:space="preserve"> </w:t>
      </w:r>
      <w:r w:rsidR="00450CC3">
        <w:t>O</w:t>
      </w:r>
      <w:r w:rsidRPr="00A34CAC">
        <w:t>utput grid of watershed identifiers 'w'</w:t>
      </w:r>
    </w:p>
    <w:p w:rsidR="00A34CAC" w:rsidRPr="00A34CAC" w:rsidRDefault="008A08CB" w:rsidP="00B02637">
      <w:pPr>
        <w:spacing w:after="0" w:line="240" w:lineRule="auto"/>
      </w:pPr>
      <w:proofErr w:type="spellStart"/>
      <w:proofErr w:type="gramStart"/>
      <w:r>
        <w:t>dem</w:t>
      </w:r>
      <w:r w:rsidR="00A34CAC" w:rsidRPr="00A34CAC">
        <w:t>netshp</w:t>
      </w:r>
      <w:proofErr w:type="spellEnd"/>
      <w:proofErr w:type="gramEnd"/>
      <w:r w:rsidR="00A34CAC" w:rsidRPr="00A34CAC">
        <w:t xml:space="preserve"> </w:t>
      </w:r>
      <w:r w:rsidR="00A34CAC" w:rsidRPr="00A34CAC">
        <w:sym w:font="Wingdings" w:char="F0E0"/>
      </w:r>
      <w:r w:rsidR="00A34CAC" w:rsidRPr="00A34CAC">
        <w:t xml:space="preserve"> </w:t>
      </w:r>
      <w:r w:rsidR="00450CC3">
        <w:t>O</w:t>
      </w:r>
      <w:r w:rsidR="00A34CAC" w:rsidRPr="00A34CAC">
        <w:t>utput shape file of resultant channel network '*.</w:t>
      </w:r>
      <w:proofErr w:type="spellStart"/>
      <w:r w:rsidR="00A34CAC" w:rsidRPr="00A34CAC">
        <w:t>shp</w:t>
      </w:r>
      <w:proofErr w:type="spellEnd"/>
      <w:r w:rsidR="00A34CAC" w:rsidRPr="00A34CAC">
        <w:t>'</w:t>
      </w:r>
    </w:p>
    <w:p w:rsidR="008E1B07" w:rsidRDefault="008E1B07" w:rsidP="008E1B07">
      <w:pPr>
        <w:spacing w:after="0" w:line="240" w:lineRule="auto"/>
        <w:rPr>
          <w:b/>
          <w:iCs/>
        </w:rPr>
      </w:pPr>
    </w:p>
    <w:p w:rsidR="008E1B07" w:rsidRPr="00A34CAC" w:rsidRDefault="008E1B07" w:rsidP="008E1B07">
      <w:pPr>
        <w:keepNext/>
        <w:spacing w:after="0" w:line="240" w:lineRule="auto"/>
        <w:rPr>
          <w:b/>
          <w:iCs/>
        </w:rPr>
      </w:pPr>
      <w:proofErr w:type="spellStart"/>
      <w:r w:rsidRPr="00A34CAC">
        <w:rPr>
          <w:b/>
          <w:iCs/>
        </w:rPr>
        <w:lastRenderedPageBreak/>
        <w:t>MoveOutletsToStreams</w:t>
      </w:r>
      <w:proofErr w:type="spellEnd"/>
    </w:p>
    <w:p w:rsidR="008E1B07" w:rsidRPr="00A34CAC" w:rsidRDefault="008E1B07" w:rsidP="008E1B07">
      <w:pPr>
        <w:spacing w:after="0" w:line="240" w:lineRule="auto"/>
      </w:pPr>
      <w:r w:rsidRPr="00A34CAC">
        <w:t xml:space="preserve">This function moves outlet </w:t>
      </w:r>
      <w:proofErr w:type="gramStart"/>
      <w:r w:rsidRPr="00A34CAC">
        <w:t>point that are</w:t>
      </w:r>
      <w:proofErr w:type="gramEnd"/>
      <w:r w:rsidRPr="00A34CAC">
        <w:t xml:space="preserve"> off a stream raster grid down D8 flow directions until a stream raster grid is encountered.  Input is a flow direction grid, stream raster grid and outlets shapefile.  Output is a new outlets shapefile where each point has been moved to coincide with the stream raster grid if possible.  A field '</w:t>
      </w:r>
      <w:proofErr w:type="spellStart"/>
      <w:r w:rsidRPr="00A34CAC">
        <w:t>dist_moved</w:t>
      </w:r>
      <w:proofErr w:type="spellEnd"/>
      <w:r w:rsidRPr="00A34CAC">
        <w:t>' is added to the new outlets shapefile to indicate the changes made to each point.  Points that are already on the stream raster (</w:t>
      </w:r>
      <w:proofErr w:type="spellStart"/>
      <w:r w:rsidRPr="00A34CAC">
        <w:t>src</w:t>
      </w:r>
      <w:proofErr w:type="spellEnd"/>
      <w:r w:rsidRPr="00A34CAC">
        <w:t>) grid are not moved and their '</w:t>
      </w:r>
      <w:proofErr w:type="spellStart"/>
      <w:r w:rsidRPr="00A34CAC">
        <w:t>dist_moved</w:t>
      </w:r>
      <w:proofErr w:type="spellEnd"/>
      <w:r w:rsidRPr="00A34CAC">
        <w:t>' field is assigned a value 0.  Points that are initially not on the stream raster grid are moved by sliding them along D8 flow directions until one of the following occurs:</w:t>
      </w:r>
    </w:p>
    <w:p w:rsidR="008E1B07" w:rsidRPr="00A34CAC" w:rsidRDefault="008E1B07" w:rsidP="008E1B07">
      <w:pPr>
        <w:numPr>
          <w:ilvl w:val="0"/>
          <w:numId w:val="22"/>
        </w:numPr>
        <w:spacing w:after="0" w:line="240" w:lineRule="auto"/>
      </w:pPr>
      <w:r w:rsidRPr="00A34CAC">
        <w:t xml:space="preserve">A stream raster grid cell is encountered before traversing the </w:t>
      </w:r>
      <w:proofErr w:type="spellStart"/>
      <w:r w:rsidRPr="00A34CAC">
        <w:t>max_dist</w:t>
      </w:r>
      <w:proofErr w:type="spellEnd"/>
      <w:r w:rsidRPr="00A34CAC">
        <w:t xml:space="preserve"> number of grid cells.  The point is moved and '</w:t>
      </w:r>
      <w:proofErr w:type="spellStart"/>
      <w:r w:rsidRPr="00A34CAC">
        <w:t>dist_moved</w:t>
      </w:r>
      <w:proofErr w:type="spellEnd"/>
      <w:r w:rsidRPr="00A34CAC">
        <w:t>' field is assigned a value indicating how many grid cells the point was moved.</w:t>
      </w:r>
    </w:p>
    <w:p w:rsidR="008E1B07" w:rsidRPr="00A34CAC" w:rsidRDefault="008E1B07" w:rsidP="008E1B07">
      <w:pPr>
        <w:numPr>
          <w:ilvl w:val="0"/>
          <w:numId w:val="22"/>
        </w:numPr>
        <w:spacing w:after="0" w:line="240" w:lineRule="auto"/>
      </w:pPr>
      <w:r w:rsidRPr="00A34CAC">
        <w:t xml:space="preserve">More than the </w:t>
      </w:r>
      <w:proofErr w:type="spellStart"/>
      <w:r w:rsidRPr="00A34CAC">
        <w:t>max_number</w:t>
      </w:r>
      <w:proofErr w:type="spellEnd"/>
      <w:r w:rsidRPr="00A34CAC">
        <w:t xml:space="preserve"> of grid cells are traversed, or the traversal ends up going out of the domain (encountering a no data D8 flow direction value).  The point is not moved and the '</w:t>
      </w:r>
      <w:proofErr w:type="spellStart"/>
      <w:r w:rsidRPr="00A34CAC">
        <w:t>dist_moved</w:t>
      </w:r>
      <w:proofErr w:type="spellEnd"/>
      <w:r w:rsidRPr="00A34CAC">
        <w:t>' field is assigned a value of -1.</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pPr>
      <w:r w:rsidRPr="00A34CAC">
        <w:t>No simple interface because we have no outlet shape file default suffixes.</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MoveOutletsToStreams</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 xml:space="preserve">-o </w:t>
      </w:r>
      <w:proofErr w:type="spellStart"/>
      <w:r w:rsidRPr="00A34CAC">
        <w:t>outlets.shp</w:t>
      </w:r>
      <w:proofErr w:type="spellEnd"/>
      <w:r w:rsidRPr="00A34CAC">
        <w:rPr>
          <w:b/>
          <w:i/>
        </w:rPr>
        <w:t xml:space="preserve"> -</w:t>
      </w:r>
      <w:proofErr w:type="gramStart"/>
      <w:r w:rsidRPr="00A34CAC">
        <w:rPr>
          <w:b/>
          <w:i/>
        </w:rPr>
        <w:t>om</w:t>
      </w:r>
      <w:proofErr w:type="gramEnd"/>
      <w:r w:rsidRPr="00A34CAC">
        <w:rPr>
          <w:b/>
          <w:i/>
        </w:rPr>
        <w:t xml:space="preserve"> </w:t>
      </w:r>
      <w:proofErr w:type="spellStart"/>
      <w:r w:rsidRPr="00A34CAC">
        <w:rPr>
          <w:u w:val="single"/>
        </w:rPr>
        <w:t>outletsmoved.shp</w:t>
      </w:r>
      <w:proofErr w:type="spellEnd"/>
      <w:r w:rsidRPr="00A34CAC">
        <w:t xml:space="preserve"> [</w:t>
      </w:r>
      <w:r w:rsidRPr="00A34CAC">
        <w:rPr>
          <w:b/>
          <w:i/>
        </w:rPr>
        <w:t>-md</w:t>
      </w:r>
      <w:r w:rsidRPr="00A34CAC">
        <w:t xml:space="preserve"> 50]</w:t>
      </w:r>
    </w:p>
    <w:p w:rsidR="008E1B07" w:rsidRPr="00A34CAC" w:rsidRDefault="008E1B07" w:rsidP="008E1B07">
      <w:pPr>
        <w:spacing w:after="0" w:line="240" w:lineRule="auto"/>
      </w:pPr>
      <w:r w:rsidRPr="00A34CAC">
        <w:t xml:space="preserve">Note that if the </w:t>
      </w:r>
      <w:r w:rsidRPr="00A34CAC">
        <w:rPr>
          <w:b/>
          <w:i/>
        </w:rPr>
        <w:t>-md</w:t>
      </w:r>
      <w:r w:rsidRPr="00A34CAC">
        <w:t xml:space="preserve"> flag and </w:t>
      </w:r>
      <w:proofErr w:type="spellStart"/>
      <w:r w:rsidRPr="00A34CAC">
        <w:t>max_dist</w:t>
      </w:r>
      <w:proofErr w:type="spellEnd"/>
      <w:r w:rsidRPr="00A34CAC">
        <w:t xml:space="preserve"> parameter is not given, the default of 50 is used.</w:t>
      </w:r>
    </w:p>
    <w:p w:rsidR="008E1B07" w:rsidRPr="00A34CAC" w:rsidRDefault="008E1B07" w:rsidP="008E1B0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File name for D8 flow direction grid (input)</w:t>
      </w:r>
    </w:p>
    <w:p w:rsidR="008E1B07" w:rsidRPr="00A34CAC" w:rsidRDefault="008E1B07" w:rsidP="008E1B0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File name for stream raster grid (input)</w:t>
      </w:r>
    </w:p>
    <w:p w:rsidR="008E1B07" w:rsidRPr="00A34CAC" w:rsidRDefault="008E1B07" w:rsidP="008E1B07">
      <w:pPr>
        <w:spacing w:after="0" w:line="240" w:lineRule="auto"/>
      </w:pPr>
      <w:proofErr w:type="spellStart"/>
      <w:proofErr w:type="gramStart"/>
      <w:r w:rsidRPr="00A34CAC">
        <w:t>maxdist</w:t>
      </w:r>
      <w:proofErr w:type="spellEnd"/>
      <w:proofErr w:type="gramEnd"/>
      <w:r w:rsidRPr="00A34CAC">
        <w:t xml:space="preserve"> </w:t>
      </w:r>
      <w:r w:rsidRPr="00A34CAC">
        <w:sym w:font="Wingdings" w:char="F0E0"/>
      </w:r>
      <w:r w:rsidRPr="00A34CAC">
        <w:t xml:space="preserve"> maximum number of grid cells to traverse in moving outlet points (input)</w:t>
      </w:r>
    </w:p>
    <w:p w:rsidR="008E1B07" w:rsidRPr="00A34CAC" w:rsidRDefault="008E1B07" w:rsidP="008E1B0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File name for outlets shapefile (input)</w:t>
      </w:r>
    </w:p>
    <w:p w:rsidR="008E1B07" w:rsidRPr="00A34CAC" w:rsidRDefault="008E1B07" w:rsidP="008E1B07">
      <w:pPr>
        <w:spacing w:after="0" w:line="240" w:lineRule="auto"/>
      </w:pPr>
      <w:proofErr w:type="spellStart"/>
      <w:proofErr w:type="gramStart"/>
      <w:r w:rsidRPr="00A34CAC">
        <w:t>movedoutletshapefile</w:t>
      </w:r>
      <w:proofErr w:type="spellEnd"/>
      <w:proofErr w:type="gramEnd"/>
      <w:r w:rsidRPr="00A34CAC">
        <w:t xml:space="preserve"> </w:t>
      </w:r>
      <w:r w:rsidRPr="00A34CAC">
        <w:sym w:font="Wingdings" w:char="F0E0"/>
      </w:r>
      <w:r w:rsidRPr="00A34CAC">
        <w:t xml:space="preserve"> File name for new shapefile where outlets have been moved</w:t>
      </w:r>
    </w:p>
    <w:p w:rsidR="00A34CAC" w:rsidRPr="00A34CAC" w:rsidRDefault="00A34CAC" w:rsidP="008A08CB">
      <w:pPr>
        <w:pStyle w:val="Heading3"/>
      </w:pPr>
      <w:r w:rsidRPr="00A34CAC">
        <w:t>Specialized Grid Analysis Functions</w:t>
      </w:r>
    </w:p>
    <w:p w:rsidR="00A34CAC" w:rsidRPr="00A34CAC" w:rsidRDefault="00A34CAC" w:rsidP="00B02637">
      <w:pPr>
        <w:spacing w:after="0" w:line="240" w:lineRule="auto"/>
        <w:rPr>
          <w:b/>
          <w:bCs/>
        </w:rPr>
      </w:pPr>
      <w:proofErr w:type="spellStart"/>
      <w:r w:rsidRPr="00A34CAC">
        <w:rPr>
          <w:b/>
          <w:bCs/>
        </w:rPr>
        <w:t>SlopeAreaRatio</w:t>
      </w:r>
      <w:proofErr w:type="spellEnd"/>
    </w:p>
    <w:p w:rsidR="00A34CAC" w:rsidRPr="00A34CAC" w:rsidRDefault="00A34CAC" w:rsidP="00B02637">
      <w:pPr>
        <w:spacing w:after="0" w:line="240" w:lineRule="auto"/>
      </w:pPr>
      <w:r w:rsidRPr="00A34CAC">
        <w:t xml:space="preserve">This function is used to calculate the ratio of slope to specific catchment area.  Algebraically, it is related to the more common </w:t>
      </w:r>
      <w:proofErr w:type="gramStart"/>
      <w:r w:rsidRPr="00A34CAC">
        <w:t>ln(</w:t>
      </w:r>
      <w:proofErr w:type="gramEnd"/>
      <w:r w:rsidRPr="00A34CAC">
        <w:t>a/tan beta) wetness index, but contributing area is in the denominator to avoid divide by 0 errors when slope is 0.</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proofErr w:type="spellStart"/>
      <w:r w:rsidRPr="00A34CAC">
        <w:rPr>
          <w:i/>
        </w:rPr>
        <w:t>SlopeAreaRatio</w:t>
      </w:r>
      <w:proofErr w:type="spellEnd"/>
      <w:r w:rsidRPr="00A34CAC">
        <w:t xml:space="preserve"> dem.tif      (default file suffixes used)</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proofErr w:type="spellStart"/>
      <w:r w:rsidRPr="00A34CAC">
        <w:rPr>
          <w:i/>
        </w:rPr>
        <w:t>SlopeAreaRatio</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t>demslp.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t>demsca.tif</w:t>
      </w:r>
      <w:proofErr w:type="spellEnd"/>
      <w:r w:rsidRPr="00A34CAC">
        <w:t xml:space="preserve"> </w:t>
      </w:r>
      <w:r w:rsidRPr="00A34CAC">
        <w:rPr>
          <w:b/>
          <w:i/>
        </w:rPr>
        <w:t>-</w:t>
      </w:r>
      <w:proofErr w:type="spellStart"/>
      <w:proofErr w:type="gramStart"/>
      <w:r w:rsidRPr="00A34CAC">
        <w:rPr>
          <w:b/>
          <w:i/>
        </w:rPr>
        <w:t>sar</w:t>
      </w:r>
      <w:proofErr w:type="spellEnd"/>
      <w:proofErr w:type="gramEnd"/>
      <w:r w:rsidRPr="00A34CAC">
        <w:t xml:space="preserve"> </w:t>
      </w:r>
      <w:proofErr w:type="spellStart"/>
      <w:r w:rsidRPr="00A34CAC">
        <w:rPr>
          <w:u w:val="single"/>
        </w:rPr>
        <w:t>demsar.tif</w:t>
      </w:r>
      <w:proofErr w:type="spellEnd"/>
    </w:p>
    <w:p w:rsidR="00A34CAC" w:rsidRPr="00A34CAC" w:rsidRDefault="00A34CAC" w:rsidP="00B02637">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input slope file</w:t>
      </w:r>
    </w:p>
    <w:p w:rsidR="00A34CAC" w:rsidRPr="00A34CAC" w:rsidRDefault="00A34CAC" w:rsidP="00B02637">
      <w:pPr>
        <w:spacing w:after="0" w:line="240" w:lineRule="auto"/>
      </w:pPr>
      <w:proofErr w:type="spellStart"/>
      <w:proofErr w:type="gramStart"/>
      <w:r w:rsidRPr="00A34CAC">
        <w:t>areafile</w:t>
      </w:r>
      <w:proofErr w:type="spellEnd"/>
      <w:proofErr w:type="gramEnd"/>
      <w:r w:rsidRPr="00A34CAC">
        <w:t xml:space="preserve"> </w:t>
      </w:r>
      <w:r w:rsidRPr="00A34CAC">
        <w:sym w:font="Wingdings" w:char="F0E0"/>
      </w:r>
      <w:r w:rsidRPr="00A34CAC">
        <w:t xml:space="preserve"> input specific catchment area file</w:t>
      </w:r>
    </w:p>
    <w:p w:rsidR="00A34CAC" w:rsidRPr="00A34CAC" w:rsidRDefault="00190226" w:rsidP="00B02637">
      <w:pPr>
        <w:spacing w:after="0" w:line="240" w:lineRule="auto"/>
      </w:pPr>
      <w:proofErr w:type="spellStart"/>
      <w:proofErr w:type="gramStart"/>
      <w:r>
        <w:t>sar</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slope area ratio file</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8HDistToStrm</w:t>
      </w:r>
    </w:p>
    <w:p w:rsidR="00A34CAC" w:rsidRPr="00A34CAC" w:rsidRDefault="00A34CAC" w:rsidP="00B02637">
      <w:pPr>
        <w:spacing w:after="0" w:line="240" w:lineRule="auto"/>
      </w:pPr>
      <w:r w:rsidRPr="00A34CAC">
        <w:t>This function computes the distance from each grid cell moving downstream until a stream grid cell as defined by the Stream Raster grid is encountered.  The optional threshold input is to specify a threshold to be applied to the Stream Raster grid (</w:t>
      </w:r>
      <w:proofErr w:type="spellStart"/>
      <w:r w:rsidRPr="00A34CAC">
        <w:t>src</w:t>
      </w:r>
      <w:proofErr w:type="spellEnd"/>
      <w:r w:rsidRPr="00A34CAC">
        <w:t xml:space="preserve">).  Stream grid cells are defined as having </w:t>
      </w:r>
      <w:proofErr w:type="spellStart"/>
      <w:r w:rsidRPr="00A34CAC">
        <w:t>src</w:t>
      </w:r>
      <w:proofErr w:type="spellEnd"/>
      <w:r w:rsidRPr="00A34CAC">
        <w:t xml:space="preserve"> value &gt;= the threshold, or &gt;=1 if a threshold is not specified.</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8HDistToStrm</w:t>
      </w:r>
      <w:r w:rsidRPr="00A34CAC">
        <w:t xml:space="preserve"> dem.tif      (default file suffixes used, without threshol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rPr>
          <w:u w:val="single"/>
        </w:rPr>
      </w:pPr>
      <w:r w:rsidRPr="00A34CAC">
        <w:lastRenderedPageBreak/>
        <w:tab/>
      </w:r>
      <w:r w:rsidRPr="00A34CAC">
        <w:rPr>
          <w:i/>
        </w:rPr>
        <w:t>D8HDistToStrm</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dist</w:t>
      </w:r>
      <w:proofErr w:type="spellEnd"/>
      <w:r w:rsidRPr="00A34CAC">
        <w:t xml:space="preserve"> </w:t>
      </w:r>
      <w:proofErr w:type="spellStart"/>
      <w:r w:rsidRPr="00A34CAC">
        <w:rPr>
          <w:u w:val="single"/>
        </w:rPr>
        <w:t>demdist.tif</w:t>
      </w:r>
      <w:proofErr w:type="spellEnd"/>
      <w:r w:rsidRPr="00A34CAC">
        <w:t xml:space="preserve"> [</w:t>
      </w:r>
      <w:r w:rsidRPr="00A34CAC">
        <w:rPr>
          <w:b/>
          <w:i/>
        </w:rPr>
        <w:t>-thresh</w:t>
      </w:r>
      <w:r w:rsidRPr="00A34CAC">
        <w:t xml:space="preserve"> 50]</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D8 flow direction input file</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stream channel definition input file</w:t>
      </w:r>
    </w:p>
    <w:p w:rsidR="00A34CAC" w:rsidRPr="00A34CAC" w:rsidRDefault="00A34CAC" w:rsidP="00B02637">
      <w:pPr>
        <w:spacing w:after="0" w:line="240" w:lineRule="auto"/>
      </w:pPr>
      <w:proofErr w:type="spellStart"/>
      <w:proofErr w:type="gramStart"/>
      <w:r w:rsidRPr="00A34CAC">
        <w:t>distfile</w:t>
      </w:r>
      <w:proofErr w:type="spellEnd"/>
      <w:proofErr w:type="gramEnd"/>
      <w:r w:rsidRPr="00A34CAC">
        <w:t xml:space="preserve"> </w:t>
      </w:r>
      <w:r w:rsidRPr="00A34CAC">
        <w:sym w:font="Wingdings" w:char="F0E0"/>
      </w:r>
      <w:r w:rsidRPr="00A34CAC">
        <w:t xml:space="preserve"> distance to stream channel output file</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integer value used to define channels in </w:t>
      </w:r>
      <w:proofErr w:type="spellStart"/>
      <w:r w:rsidRPr="00A34CAC">
        <w:t>srcfile</w:t>
      </w:r>
      <w:proofErr w:type="spellEnd"/>
      <w:r w:rsidRPr="00A34CAC">
        <w:t xml:space="preserve"> (a greater or equal to test is used)</w:t>
      </w:r>
    </w:p>
    <w:p w:rsidR="00190226" w:rsidRDefault="00190226" w:rsidP="00B02637">
      <w:pPr>
        <w:spacing w:after="0" w:line="240" w:lineRule="auto"/>
        <w:rPr>
          <w:u w:val="single"/>
        </w:rPr>
      </w:pPr>
    </w:p>
    <w:p w:rsidR="00A34CAC" w:rsidRPr="00A34CAC" w:rsidRDefault="00A34CAC" w:rsidP="00B02637">
      <w:pPr>
        <w:spacing w:after="0" w:line="240" w:lineRule="auto"/>
        <w:rPr>
          <w:b/>
          <w:bCs/>
        </w:rPr>
      </w:pPr>
      <w:proofErr w:type="spellStart"/>
      <w:r w:rsidRPr="00A34CAC">
        <w:rPr>
          <w:b/>
          <w:bCs/>
        </w:rPr>
        <w:t>DinfUpDependence</w:t>
      </w:r>
      <w:proofErr w:type="spellEnd"/>
    </w:p>
    <w:p w:rsidR="00A34CAC" w:rsidRPr="00A34CAC" w:rsidRDefault="00A34CAC" w:rsidP="00B02637">
      <w:pPr>
        <w:spacing w:after="0" w:line="240" w:lineRule="auto"/>
      </w:pPr>
      <w:r w:rsidRPr="00A34CAC">
        <w:t xml:space="preserve">This function calculates the amount of flow a cell contributes to a subset of cells using the </w:t>
      </w:r>
      <w:proofErr w:type="spellStart"/>
      <w:r w:rsidRPr="00A34CAC">
        <w:t>Dinf</w:t>
      </w:r>
      <w:proofErr w:type="spellEnd"/>
      <w:r w:rsidRPr="00A34CAC">
        <w:t xml:space="preserve"> flow model.</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UpDependence</w:t>
      </w:r>
      <w:proofErr w:type="spellEnd"/>
      <w:r w:rsidRPr="00A34CAC">
        <w:t xml:space="preserve"> dem.tif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UpDependence</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dg</w:t>
      </w:r>
      <w:r w:rsidRPr="00A34CAC">
        <w:t xml:space="preserve"> </w:t>
      </w:r>
      <w:proofErr w:type="spellStart"/>
      <w:r w:rsidRPr="00A34CAC">
        <w:t>demdg.tif</w:t>
      </w:r>
      <w:proofErr w:type="spellEnd"/>
      <w:r w:rsidRPr="00A34CAC">
        <w:t xml:space="preserve"> </w:t>
      </w:r>
      <w:r w:rsidRPr="00A34CAC">
        <w:rPr>
          <w:b/>
          <w:i/>
        </w:rPr>
        <w:t>-dep</w:t>
      </w:r>
      <w:r w:rsidRPr="00A34CAC">
        <w:t xml:space="preserve"> </w:t>
      </w:r>
      <w:proofErr w:type="spellStart"/>
      <w:r w:rsidRPr="00A34CAC">
        <w:rPr>
          <w:u w:val="single"/>
        </w:rPr>
        <w:t>demdep.tif</w:t>
      </w:r>
      <w:proofErr w:type="spellEnd"/>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file</w:t>
      </w:r>
    </w:p>
    <w:p w:rsidR="00A34CAC" w:rsidRPr="00A34CAC" w:rsidRDefault="00A34CAC" w:rsidP="00B02637">
      <w:pPr>
        <w:spacing w:after="0" w:line="240" w:lineRule="auto"/>
      </w:pPr>
      <w:proofErr w:type="spellStart"/>
      <w:proofErr w:type="gramStart"/>
      <w:r w:rsidRPr="00A34CAC">
        <w:t>dgfile</w:t>
      </w:r>
      <w:proofErr w:type="spellEnd"/>
      <w:proofErr w:type="gramEnd"/>
      <w:r w:rsidRPr="00A34CAC">
        <w:t xml:space="preserve"> </w:t>
      </w:r>
      <w:r w:rsidRPr="00A34CAC">
        <w:sym w:font="Wingdings" w:char="F0E0"/>
      </w:r>
      <w:r w:rsidRPr="00A34CAC">
        <w:t xml:space="preserve"> disturbance grid input file</w:t>
      </w:r>
    </w:p>
    <w:p w:rsidR="00A34CAC" w:rsidRPr="00A34CAC" w:rsidRDefault="00A34CAC" w:rsidP="00B02637">
      <w:pPr>
        <w:spacing w:after="0" w:line="240" w:lineRule="auto"/>
      </w:pPr>
      <w:proofErr w:type="spellStart"/>
      <w:proofErr w:type="gramStart"/>
      <w:r w:rsidRPr="00A34CAC">
        <w:t>depfile</w:t>
      </w:r>
      <w:proofErr w:type="spellEnd"/>
      <w:proofErr w:type="gramEnd"/>
      <w:r w:rsidRPr="00A34CAC">
        <w:t xml:space="preserve"> </w:t>
      </w:r>
      <w:r w:rsidRPr="00A34CAC">
        <w:sym w:font="Wingdings" w:char="F0E0"/>
      </w:r>
      <w:r w:rsidRPr="00A34CAC">
        <w:t xml:space="preserve"> flow dependence output file</w:t>
      </w:r>
    </w:p>
    <w:p w:rsidR="00190226" w:rsidRDefault="00190226" w:rsidP="00B02637">
      <w:pPr>
        <w:spacing w:after="0" w:line="240" w:lineRule="auto"/>
        <w:rPr>
          <w:b/>
          <w:bCs/>
        </w:rPr>
      </w:pPr>
    </w:p>
    <w:p w:rsidR="00A34CAC" w:rsidRPr="00A34CAC" w:rsidRDefault="00A34CAC" w:rsidP="00B02637">
      <w:pPr>
        <w:spacing w:after="0" w:line="240" w:lineRule="auto"/>
        <w:rPr>
          <w:b/>
          <w:bCs/>
        </w:rPr>
      </w:pPr>
      <w:proofErr w:type="spellStart"/>
      <w:r w:rsidRPr="00A34CAC">
        <w:rPr>
          <w:b/>
          <w:bCs/>
        </w:rPr>
        <w:t>DinfDecayAccum</w:t>
      </w:r>
      <w:proofErr w:type="spellEnd"/>
    </w:p>
    <w:p w:rsidR="00A34CAC" w:rsidRPr="00A34CAC" w:rsidRDefault="00A34CAC" w:rsidP="00B02637">
      <w:pPr>
        <w:spacing w:after="0" w:line="240" w:lineRule="auto"/>
      </w:pPr>
      <w:r w:rsidRPr="00A34CAC">
        <w:t xml:space="preserve">This function calculates the weighted </w:t>
      </w:r>
      <w:proofErr w:type="spellStart"/>
      <w:r w:rsidRPr="00A34CAC">
        <w:t>Dinf</w:t>
      </w:r>
      <w:proofErr w:type="spellEnd"/>
      <w:r w:rsidRPr="00A34CAC">
        <w:t xml:space="preserve"> flow accumulation at each grid cell, where the flow is subject to first order deca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DecayAccum</w:t>
      </w:r>
      <w:proofErr w:type="spellEnd"/>
      <w:r w:rsidRPr="00A34CAC">
        <w:t xml:space="preserve"> dem.tif      (default file suffixes used; without outlet shapefile and weight gri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Decay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dm</w:t>
      </w:r>
      <w:proofErr w:type="spellEnd"/>
      <w:r w:rsidRPr="00A34CAC">
        <w:t xml:space="preserve"> </w:t>
      </w:r>
      <w:proofErr w:type="spellStart"/>
      <w:r w:rsidRPr="00A34CAC">
        <w:t>demdm.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dsca</w:t>
      </w:r>
      <w:proofErr w:type="spellEnd"/>
      <w:r w:rsidRPr="00A34CAC">
        <w:t xml:space="preserve"> </w:t>
      </w:r>
      <w:proofErr w:type="spellStart"/>
      <w:r w:rsidRPr="00A34CAC">
        <w:rPr>
          <w:u w:val="single"/>
        </w:rPr>
        <w:t>demdsca.tif</w:t>
      </w:r>
      <w:proofErr w:type="spellEnd"/>
      <w:r w:rsidRPr="00A34CAC">
        <w:t xml:space="preserve"> [</w:t>
      </w:r>
      <w:r w:rsidRPr="00A34CAC">
        <w:rPr>
          <w:b/>
          <w:i/>
        </w:rPr>
        <w:t>-</w:t>
      </w:r>
      <w:proofErr w:type="spellStart"/>
      <w:proofErr w:type="gramStart"/>
      <w:r w:rsidRPr="00A34CAC">
        <w:rPr>
          <w:b/>
          <w:i/>
        </w:rPr>
        <w:t>nc</w:t>
      </w:r>
      <w:proofErr w:type="spellEnd"/>
      <w:proofErr w:type="gramEnd"/>
      <w:r w:rsidRPr="00A34CAC">
        <w:t>]</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file</w:t>
      </w:r>
    </w:p>
    <w:p w:rsidR="00A34CAC" w:rsidRPr="00A34CAC" w:rsidRDefault="00A34CAC" w:rsidP="00B02637">
      <w:pPr>
        <w:spacing w:after="0" w:line="240" w:lineRule="auto"/>
      </w:pPr>
      <w:proofErr w:type="spellStart"/>
      <w:proofErr w:type="gramStart"/>
      <w:r w:rsidRPr="00A34CAC">
        <w:t>adecfile</w:t>
      </w:r>
      <w:proofErr w:type="spellEnd"/>
      <w:proofErr w:type="gramEnd"/>
      <w:r w:rsidRPr="00A34CAC">
        <w:t xml:space="preserve"> </w:t>
      </w:r>
      <w:r w:rsidRPr="00A34CAC">
        <w:sym w:font="Wingdings" w:char="F0E0"/>
      </w:r>
      <w:r w:rsidRPr="00A34CAC">
        <w:t xml:space="preserve"> Output decayed specific catchment area grid</w:t>
      </w:r>
    </w:p>
    <w:p w:rsidR="00A34CAC" w:rsidRPr="00A34CAC" w:rsidRDefault="00A34CAC" w:rsidP="00B02637">
      <w:pPr>
        <w:spacing w:after="0" w:line="240" w:lineRule="auto"/>
      </w:pPr>
      <w:proofErr w:type="spellStart"/>
      <w:proofErr w:type="gramStart"/>
      <w:r w:rsidRPr="00A34CAC">
        <w:t>dmfile</w:t>
      </w:r>
      <w:proofErr w:type="spellEnd"/>
      <w:proofErr w:type="gramEnd"/>
      <w:r w:rsidRPr="00A34CAC">
        <w:t xml:space="preserve"> </w:t>
      </w:r>
      <w:r w:rsidRPr="00A34CAC">
        <w:sym w:font="Wingdings" w:char="F0E0"/>
      </w:r>
      <w:r w:rsidRPr="00A34CAC">
        <w:t xml:space="preserve"> Input decay multiplier grid (distance down grid)</w:t>
      </w:r>
    </w:p>
    <w:p w:rsidR="00A34CAC" w:rsidRPr="00A34CAC" w:rsidRDefault="00A34CAC" w:rsidP="00B02637">
      <w:pPr>
        <w:spacing w:after="0" w:line="240" w:lineRule="auto"/>
      </w:pPr>
      <w:proofErr w:type="spellStart"/>
      <w:proofErr w:type="gramStart"/>
      <w:r w:rsidRPr="00A34CAC">
        <w:t>w</w:t>
      </w:r>
      <w:r w:rsidR="00190226">
        <w:t>g</w:t>
      </w:r>
      <w:r w:rsidRPr="00A34CAC">
        <w:t>file</w:t>
      </w:r>
      <w:proofErr w:type="spellEnd"/>
      <w:proofErr w:type="gramEnd"/>
      <w:r w:rsidRPr="00A34CAC">
        <w:t xml:space="preserve"> </w:t>
      </w:r>
      <w:r w:rsidRPr="00A34CAC">
        <w:sym w:font="Wingdings" w:char="F0E0"/>
      </w:r>
      <w:r w:rsidRPr="00A34CAC">
        <w:t xml:space="preserve"> Input weight file</w:t>
      </w:r>
    </w:p>
    <w:p w:rsidR="00A34CAC" w:rsidRPr="00A34CAC" w:rsidRDefault="00A34CAC" w:rsidP="00B0263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Outlet shape file.  </w:t>
      </w:r>
    </w:p>
    <w:p w:rsidR="00190226" w:rsidRDefault="00190226" w:rsidP="00B02637">
      <w:pPr>
        <w:spacing w:after="0" w:line="240" w:lineRule="auto"/>
      </w:pPr>
    </w:p>
    <w:p w:rsidR="00A34CAC" w:rsidRPr="00A34CAC" w:rsidRDefault="00A34CAC" w:rsidP="00B02637">
      <w:pPr>
        <w:spacing w:after="0" w:line="240" w:lineRule="auto"/>
        <w:rPr>
          <w:b/>
          <w:bCs/>
        </w:rPr>
      </w:pPr>
      <w:proofErr w:type="spellStart"/>
      <w:r w:rsidRPr="00A34CAC">
        <w:rPr>
          <w:b/>
          <w:bCs/>
        </w:rPr>
        <w:t>DinfConcLimAccum</w:t>
      </w:r>
      <w:proofErr w:type="spellEnd"/>
    </w:p>
    <w:p w:rsidR="00A34CAC" w:rsidRPr="00A34CAC" w:rsidRDefault="00A34CAC" w:rsidP="00B02637">
      <w:pPr>
        <w:spacing w:after="0" w:line="240" w:lineRule="auto"/>
      </w:pPr>
      <w:r w:rsidRPr="00A34CAC">
        <w:t xml:space="preserve">This function applies to the situation where an unlimited supply of a substance is loaded into flow at a concentration or solubility threshold </w:t>
      </w:r>
      <w:proofErr w:type="spellStart"/>
      <w:r w:rsidRPr="00A34CAC">
        <w:t>Csol</w:t>
      </w:r>
      <w:proofErr w:type="spellEnd"/>
      <w:r w:rsidRPr="00A34CAC">
        <w:t xml:space="preserve"> over an area demarcated by the (0</w:t>
      </w:r>
      <w:proofErr w:type="gramStart"/>
      <w:r w:rsidRPr="00A34CAC">
        <w:t>,1</w:t>
      </w:r>
      <w:proofErr w:type="gramEnd"/>
      <w:r w:rsidRPr="00A34CAC">
        <w:t>) indicator grid (</w:t>
      </w:r>
      <w:r w:rsidRPr="00A34CAC">
        <w:rPr>
          <w:b/>
          <w:i/>
        </w:rPr>
        <w:t>dg</w:t>
      </w:r>
      <w:r w:rsidRPr="00A34CAC">
        <w:t xml:space="preserve">) that identifies (value 1) the area of the substance supply.  The specific discharge grid gives the overland flow calculated </w:t>
      </w:r>
      <w:proofErr w:type="spellStart"/>
      <w:r w:rsidRPr="00A34CAC">
        <w:t>apriori</w:t>
      </w:r>
      <w:proofErr w:type="spellEnd"/>
      <w:r w:rsidRPr="00A34CAC">
        <w:t xml:space="preserve"> (e.g. using the AreaDinf function) into which the substance is loaded at a solubility threshold over the area of the indicator grid.  The concentration in the flow leaving the disturbance area is </w:t>
      </w:r>
      <w:proofErr w:type="spellStart"/>
      <w:r w:rsidRPr="00A34CAC">
        <w:t>Csol</w:t>
      </w:r>
      <w:proofErr w:type="spellEnd"/>
      <w:r w:rsidRPr="00A34CAC">
        <w:t>.  This is then attenuated due to decay and dilution downslope.</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ConcLimAccum</w:t>
      </w:r>
      <w:proofErr w:type="spellEnd"/>
      <w:r w:rsidRPr="00A34CAC">
        <w:t xml:space="preserve"> dem.tif      (assume no outlets, default file suffixes and solubility threshold of 1.0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ConcLim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dg</w:t>
      </w:r>
      <w:r w:rsidRPr="00A34CAC">
        <w:t xml:space="preserve"> </w:t>
      </w:r>
      <w:proofErr w:type="spellStart"/>
      <w:r w:rsidRPr="00A34CAC">
        <w:t>demdg.tif</w:t>
      </w:r>
      <w:proofErr w:type="spellEnd"/>
      <w:r w:rsidRPr="00A34CAC">
        <w:t xml:space="preserve"> </w:t>
      </w:r>
      <w:r w:rsidRPr="00A34CAC">
        <w:rPr>
          <w:b/>
          <w:i/>
        </w:rPr>
        <w:t>-</w:t>
      </w:r>
      <w:proofErr w:type="spellStart"/>
      <w:r w:rsidRPr="00A34CAC">
        <w:rPr>
          <w:b/>
          <w:i/>
        </w:rPr>
        <w:t>dm</w:t>
      </w:r>
      <w:proofErr w:type="spellEnd"/>
      <w:r w:rsidRPr="00A34CAC">
        <w:t xml:space="preserve"> </w:t>
      </w:r>
      <w:proofErr w:type="spellStart"/>
      <w:r w:rsidRPr="00A34CAC">
        <w:t>demdm.tif</w:t>
      </w:r>
      <w:proofErr w:type="spellEnd"/>
      <w:r w:rsidRPr="00A34CAC">
        <w:t xml:space="preserve"> </w:t>
      </w:r>
      <w:r w:rsidRPr="00A34CAC">
        <w:rPr>
          <w:b/>
          <w:i/>
        </w:rPr>
        <w:t>-</w:t>
      </w:r>
      <w:proofErr w:type="spellStart"/>
      <w:r w:rsidRPr="00A34CAC">
        <w:rPr>
          <w:b/>
          <w:i/>
        </w:rPr>
        <w:t>ctpt</w:t>
      </w:r>
      <w:proofErr w:type="spellEnd"/>
      <w:r w:rsidRPr="00A34CAC">
        <w:t xml:space="preserve"> </w:t>
      </w:r>
      <w:proofErr w:type="spellStart"/>
      <w:r w:rsidRPr="00A34CAC">
        <w:rPr>
          <w:u w:val="single"/>
        </w:rPr>
        <w:t>demctpt.tif</w:t>
      </w:r>
      <w:proofErr w:type="spellEnd"/>
      <w:r w:rsidRPr="00A34CAC">
        <w:t xml:space="preserve"> </w:t>
      </w:r>
      <w:r w:rsidRPr="00A34CAC">
        <w:rPr>
          <w:b/>
          <w:i/>
        </w:rPr>
        <w:t>-q</w:t>
      </w:r>
      <w:r w:rsidRPr="00A34CAC">
        <w:t xml:space="preserve"> </w:t>
      </w:r>
      <w:proofErr w:type="spellStart"/>
      <w:proofErr w:type="gramStart"/>
      <w:r w:rsidRPr="00A34CAC">
        <w:t>demq.tif</w:t>
      </w:r>
      <w:proofErr w:type="spellEnd"/>
      <w:r w:rsidRPr="00A34CAC">
        <w:t xml:space="preserve">  [</w:t>
      </w:r>
      <w:proofErr w:type="gramEnd"/>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csol</w:t>
      </w:r>
      <w:proofErr w:type="spellEnd"/>
      <w:r w:rsidRPr="00A34CAC">
        <w:t xml:space="preserve"> 1] [</w:t>
      </w:r>
      <w:r w:rsidRPr="00A34CAC">
        <w:rPr>
          <w:b/>
          <w:i/>
        </w:rPr>
        <w:t>-</w:t>
      </w:r>
      <w:proofErr w:type="spellStart"/>
      <w:r w:rsidRPr="00A34CAC">
        <w:rPr>
          <w:b/>
          <w:i/>
        </w:rPr>
        <w:t>nc</w:t>
      </w:r>
      <w:proofErr w:type="spellEnd"/>
      <w:r w:rsidRPr="00A34CAC">
        <w:t>]</w:t>
      </w:r>
    </w:p>
    <w:p w:rsidR="00190226" w:rsidRPr="00A34CAC" w:rsidRDefault="00190226" w:rsidP="00190226">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grid</w:t>
      </w:r>
    </w:p>
    <w:p w:rsidR="00190226" w:rsidRPr="00A34CAC" w:rsidRDefault="00190226" w:rsidP="00190226">
      <w:pPr>
        <w:spacing w:after="0" w:line="240" w:lineRule="auto"/>
      </w:pPr>
      <w:proofErr w:type="spellStart"/>
      <w:proofErr w:type="gramStart"/>
      <w:r w:rsidRPr="00A34CAC">
        <w:lastRenderedPageBreak/>
        <w:t>ctptfile</w:t>
      </w:r>
      <w:proofErr w:type="spellEnd"/>
      <w:proofErr w:type="gramEnd"/>
      <w:r w:rsidRPr="00A34CAC">
        <w:t xml:space="preserve"> </w:t>
      </w:r>
      <w:r w:rsidRPr="00A34CAC">
        <w:sym w:font="Wingdings" w:char="F0E0"/>
      </w:r>
      <w:r w:rsidRPr="00A34CAC">
        <w:t xml:space="preserve"> Output concentration grid.  </w:t>
      </w:r>
    </w:p>
    <w:p w:rsidR="00A34CAC" w:rsidRPr="00A34CAC" w:rsidRDefault="00A34CAC" w:rsidP="00B02637">
      <w:pPr>
        <w:spacing w:after="0" w:line="240" w:lineRule="auto"/>
      </w:pPr>
      <w:proofErr w:type="spellStart"/>
      <w:proofErr w:type="gramStart"/>
      <w:r w:rsidRPr="00A34CAC">
        <w:t>dmfile</w:t>
      </w:r>
      <w:proofErr w:type="spellEnd"/>
      <w:proofErr w:type="gramEnd"/>
      <w:r w:rsidRPr="00A34CAC">
        <w:t xml:space="preserve"> </w:t>
      </w:r>
      <w:r w:rsidRPr="00A34CAC">
        <w:sym w:font="Wingdings" w:char="F0E0"/>
      </w:r>
      <w:r w:rsidRPr="00A34CAC">
        <w:t xml:space="preserve"> decay multiplier grid</w:t>
      </w:r>
    </w:p>
    <w:p w:rsidR="00A34CAC" w:rsidRPr="00A34CAC" w:rsidRDefault="00A34CAC" w:rsidP="00B02637">
      <w:pPr>
        <w:spacing w:after="0" w:line="240" w:lineRule="auto"/>
      </w:pPr>
      <w:proofErr w:type="spellStart"/>
      <w:proofErr w:type="gramStart"/>
      <w:r w:rsidRPr="00A34CAC">
        <w:t>w</w:t>
      </w:r>
      <w:r w:rsidR="00190226">
        <w:t>g</w:t>
      </w:r>
      <w:r w:rsidRPr="00A34CAC">
        <w:t>file</w:t>
      </w:r>
      <w:proofErr w:type="spellEnd"/>
      <w:proofErr w:type="gramEnd"/>
      <w:r w:rsidRPr="00A34CAC">
        <w:t xml:space="preserve"> </w:t>
      </w:r>
      <w:r w:rsidRPr="00A34CAC">
        <w:sym w:font="Wingdings" w:char="F0E0"/>
      </w:r>
      <w:r w:rsidRPr="00A34CAC">
        <w:t xml:space="preserve"> Specific discharge grid</w:t>
      </w:r>
    </w:p>
    <w:p w:rsidR="00190226" w:rsidRPr="00A34CAC" w:rsidRDefault="00190226" w:rsidP="00190226">
      <w:pPr>
        <w:spacing w:after="0" w:line="240" w:lineRule="auto"/>
      </w:pPr>
      <w:proofErr w:type="spellStart"/>
      <w:proofErr w:type="gramStart"/>
      <w:r w:rsidRPr="00A34CAC">
        <w:t>dgfile</w:t>
      </w:r>
      <w:proofErr w:type="spellEnd"/>
      <w:proofErr w:type="gramEnd"/>
      <w:r w:rsidRPr="00A34CAC">
        <w:t xml:space="preserve"> </w:t>
      </w:r>
      <w:r w:rsidRPr="00A34CAC">
        <w:sym w:font="Wingdings" w:char="F0E0"/>
      </w:r>
      <w:r w:rsidRPr="00A34CAC">
        <w:t xml:space="preserve"> Input disturbance indicator grid.  </w:t>
      </w:r>
    </w:p>
    <w:p w:rsidR="00A34CAC" w:rsidRPr="00A34CAC" w:rsidRDefault="00A34CAC" w:rsidP="00B02637">
      <w:pPr>
        <w:spacing w:after="0" w:line="240" w:lineRule="auto"/>
      </w:pPr>
      <w:proofErr w:type="spellStart"/>
      <w:proofErr w:type="gramStart"/>
      <w:r w:rsidRPr="00A34CAC">
        <w:t>cSol</w:t>
      </w:r>
      <w:proofErr w:type="spellEnd"/>
      <w:proofErr w:type="gramEnd"/>
      <w:r w:rsidRPr="00A34CAC">
        <w:t xml:space="preserve"> </w:t>
      </w:r>
      <w:r w:rsidRPr="00A34CAC">
        <w:sym w:font="Wingdings" w:char="F0E0"/>
      </w:r>
      <w:r w:rsidRPr="00A34CAC">
        <w:t xml:space="preserve"> Concentration threshold</w:t>
      </w:r>
    </w:p>
    <w:p w:rsidR="00A34CAC" w:rsidRPr="00A34CAC" w:rsidRDefault="00A34CAC" w:rsidP="00B02637">
      <w:pPr>
        <w:spacing w:after="0" w:line="240" w:lineRule="auto"/>
      </w:pPr>
      <w:proofErr w:type="spellStart"/>
      <w:proofErr w:type="gramStart"/>
      <w:r w:rsidRPr="00A34CAC">
        <w:t>qfile</w:t>
      </w:r>
      <w:proofErr w:type="spellEnd"/>
      <w:proofErr w:type="gramEnd"/>
      <w:r w:rsidRPr="00A34CAC">
        <w:t xml:space="preserve"> </w:t>
      </w:r>
      <w:r w:rsidRPr="00A34CAC">
        <w:sym w:font="Wingdings" w:char="F0E0"/>
      </w:r>
      <w:r w:rsidRPr="00A34CAC">
        <w:t xml:space="preserve"> Specific discharge grid.  </w:t>
      </w:r>
    </w:p>
    <w:p w:rsidR="00A34CAC" w:rsidRPr="00A34CAC" w:rsidRDefault="00190226" w:rsidP="00B02637">
      <w:pPr>
        <w:spacing w:after="0" w:line="240" w:lineRule="auto"/>
      </w:pPr>
      <w:proofErr w:type="spellStart"/>
      <w:proofErr w:type="gramStart"/>
      <w:r>
        <w:t>outlet</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let shapefile.  </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TransLimAccum</w:t>
      </w:r>
      <w:proofErr w:type="spellEnd"/>
    </w:p>
    <w:p w:rsidR="00A34CAC" w:rsidRPr="00A34CAC" w:rsidRDefault="00A34CAC" w:rsidP="00B02637">
      <w:pPr>
        <w:spacing w:after="0" w:line="240" w:lineRule="auto"/>
      </w:pPr>
      <w:r w:rsidRPr="00A34CAC">
        <w:t>This function applies to the situation where there is a supply of substance (e.g. erosion) and capacity for transport of the substance (e.g. sediment transport capacity).   This function accumulates the substance flux subject to the rule that the transport out of any grid cell is the minimum of the transport in to that grid cell and the transport capacit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TransLimAccum</w:t>
      </w:r>
      <w:proofErr w:type="spellEnd"/>
      <w:r w:rsidRPr="00A34CAC">
        <w:t xml:space="preserve"> dem.tif      (assume no outlets, no input concentration file,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TransLim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tsup</w:t>
      </w:r>
      <w:proofErr w:type="spellEnd"/>
      <w:r w:rsidRPr="00A34CAC">
        <w:t xml:space="preserve"> </w:t>
      </w:r>
      <w:proofErr w:type="spellStart"/>
      <w:r w:rsidRPr="00A34CAC">
        <w:t>demtsup.tif</w:t>
      </w:r>
      <w:proofErr w:type="spellEnd"/>
      <w:r w:rsidRPr="00A34CAC">
        <w:t xml:space="preserve"> </w:t>
      </w:r>
      <w:r w:rsidRPr="00A34CAC">
        <w:rPr>
          <w:b/>
          <w:i/>
        </w:rPr>
        <w:t>-</w:t>
      </w:r>
      <w:proofErr w:type="spellStart"/>
      <w:proofErr w:type="gramStart"/>
      <w:r w:rsidRPr="00A34CAC">
        <w:rPr>
          <w:b/>
          <w:i/>
        </w:rPr>
        <w:t>tc</w:t>
      </w:r>
      <w:proofErr w:type="spellEnd"/>
      <w:proofErr w:type="gramEnd"/>
      <w:r w:rsidRPr="00A34CAC">
        <w:t xml:space="preserve"> </w:t>
      </w:r>
      <w:proofErr w:type="spellStart"/>
      <w:r w:rsidRPr="00A34CAC">
        <w:t>demtc.tif</w:t>
      </w:r>
      <w:proofErr w:type="spellEnd"/>
      <w:r w:rsidRPr="00A34CAC">
        <w:t xml:space="preserve"> [</w:t>
      </w:r>
      <w:r w:rsidRPr="00A34CAC">
        <w:rPr>
          <w:b/>
          <w:i/>
        </w:rPr>
        <w:t>-</w:t>
      </w:r>
      <w:proofErr w:type="spellStart"/>
      <w:r w:rsidRPr="00A34CAC">
        <w:rPr>
          <w:b/>
          <w:i/>
        </w:rPr>
        <w:t>cs</w:t>
      </w:r>
      <w:proofErr w:type="spellEnd"/>
      <w:r w:rsidRPr="00A34CAC">
        <w:t xml:space="preserve"> </w:t>
      </w:r>
      <w:proofErr w:type="spellStart"/>
      <w:r w:rsidRPr="00A34CAC">
        <w:t>demcs.tif</w:t>
      </w:r>
      <w:proofErr w:type="spellEnd"/>
      <w:r w:rsidRPr="00A34CAC">
        <w:t xml:space="preserve"> </w:t>
      </w:r>
      <w:r w:rsidRPr="00A34CAC">
        <w:rPr>
          <w:b/>
          <w:i/>
        </w:rPr>
        <w:t>-</w:t>
      </w:r>
      <w:proofErr w:type="spellStart"/>
      <w:r w:rsidRPr="00A34CAC">
        <w:rPr>
          <w:b/>
          <w:i/>
        </w:rPr>
        <w:t>ctpt</w:t>
      </w:r>
      <w:proofErr w:type="spellEnd"/>
      <w:r w:rsidRPr="00A34CAC">
        <w:t xml:space="preserve"> </w:t>
      </w:r>
      <w:r w:rsidRPr="00A34CAC">
        <w:rPr>
          <w:u w:val="single"/>
        </w:rPr>
        <w:t>demctpt.tiff</w:t>
      </w:r>
      <w:r w:rsidRPr="00A34CAC">
        <w:t xml:space="preserve">] </w:t>
      </w:r>
      <w:r w:rsidRPr="00A34CAC">
        <w:rPr>
          <w:b/>
          <w:i/>
        </w:rPr>
        <w:t>-</w:t>
      </w:r>
      <w:proofErr w:type="spellStart"/>
      <w:r w:rsidRPr="00A34CAC">
        <w:rPr>
          <w:b/>
          <w:i/>
        </w:rPr>
        <w:t>tla</w:t>
      </w:r>
      <w:proofErr w:type="spellEnd"/>
      <w:r w:rsidRPr="00A34CAC">
        <w:t xml:space="preserve"> </w:t>
      </w:r>
      <w:proofErr w:type="spellStart"/>
      <w:r w:rsidRPr="00A34CAC">
        <w:rPr>
          <w:u w:val="single"/>
        </w:rPr>
        <w:t>demtla.tif</w:t>
      </w:r>
      <w:proofErr w:type="spellEnd"/>
      <w:r w:rsidRPr="00A34CAC">
        <w:t xml:space="preserve"> </w:t>
      </w:r>
      <w:r w:rsidRPr="00A34CAC">
        <w:rPr>
          <w:b/>
          <w:i/>
        </w:rPr>
        <w:t>-</w:t>
      </w:r>
      <w:proofErr w:type="spellStart"/>
      <w:r w:rsidRPr="00A34CAC">
        <w:rPr>
          <w:b/>
          <w:i/>
        </w:rPr>
        <w:t>tdep</w:t>
      </w:r>
      <w:proofErr w:type="spellEnd"/>
      <w:r w:rsidRPr="00A34CAC">
        <w:t xml:space="preserve"> </w:t>
      </w:r>
      <w:proofErr w:type="spellStart"/>
      <w:r w:rsidRPr="00A34CAC">
        <w:rPr>
          <w:u w:val="single"/>
        </w:rPr>
        <w:t>demtdep.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nc</w:t>
      </w:r>
      <w:proofErr w:type="spellEnd"/>
      <w:r w:rsidRPr="00A34CAC">
        <w:t>]</w:t>
      </w:r>
    </w:p>
    <w:p w:rsidR="00A34CAC" w:rsidRPr="00A34CAC" w:rsidRDefault="00190226" w:rsidP="00B02637">
      <w:pPr>
        <w:spacing w:after="0" w:line="240" w:lineRule="auto"/>
      </w:pPr>
      <w:proofErr w:type="spellStart"/>
      <w:proofErr w:type="gramStart"/>
      <w:r>
        <w:t>ang</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flow direction input grid</w:t>
      </w:r>
    </w:p>
    <w:p w:rsidR="00A34CAC" w:rsidRPr="00A34CAC" w:rsidRDefault="00190226" w:rsidP="00B02637">
      <w:pPr>
        <w:spacing w:after="0" w:line="240" w:lineRule="auto"/>
      </w:pPr>
      <w:proofErr w:type="spellStart"/>
      <w:proofErr w:type="gramStart"/>
      <w:r>
        <w:t>tsup</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Input transport supply grid</w:t>
      </w:r>
    </w:p>
    <w:p w:rsidR="00A34CAC" w:rsidRPr="00A34CAC" w:rsidRDefault="00A34CAC" w:rsidP="00B02637">
      <w:pPr>
        <w:spacing w:after="0" w:line="240" w:lineRule="auto"/>
      </w:pPr>
      <w:proofErr w:type="spellStart"/>
      <w:proofErr w:type="gramStart"/>
      <w:r w:rsidRPr="00A34CAC">
        <w:t>tcfile</w:t>
      </w:r>
      <w:proofErr w:type="spellEnd"/>
      <w:proofErr w:type="gramEnd"/>
      <w:r w:rsidRPr="00A34CAC">
        <w:t xml:space="preserve"> </w:t>
      </w:r>
      <w:r w:rsidRPr="00A34CAC">
        <w:sym w:font="Wingdings" w:char="F0E0"/>
      </w:r>
      <w:r w:rsidRPr="00A34CAC">
        <w:t xml:space="preserve"> Input transport capacity grid</w:t>
      </w:r>
    </w:p>
    <w:p w:rsidR="00A34CAC" w:rsidRPr="00A34CAC" w:rsidRDefault="00A34CAC" w:rsidP="00B02637">
      <w:pPr>
        <w:spacing w:after="0" w:line="240" w:lineRule="auto"/>
      </w:pPr>
      <w:proofErr w:type="spellStart"/>
      <w:proofErr w:type="gramStart"/>
      <w:r w:rsidRPr="00A34CAC">
        <w:t>tlafile</w:t>
      </w:r>
      <w:proofErr w:type="spellEnd"/>
      <w:proofErr w:type="gramEnd"/>
      <w:r w:rsidRPr="00A34CAC">
        <w:t xml:space="preserve"> </w:t>
      </w:r>
      <w:r w:rsidRPr="00A34CAC">
        <w:sym w:font="Wingdings" w:char="F0E0"/>
      </w:r>
      <w:r w:rsidRPr="00A34CAC">
        <w:t xml:space="preserve"> Output transport limited accumulation grid </w:t>
      </w:r>
    </w:p>
    <w:p w:rsidR="00A34CAC" w:rsidRPr="00A34CAC" w:rsidRDefault="00A34CAC" w:rsidP="00B02637">
      <w:pPr>
        <w:spacing w:after="0" w:line="240" w:lineRule="auto"/>
      </w:pPr>
      <w:proofErr w:type="spellStart"/>
      <w:proofErr w:type="gramStart"/>
      <w:r w:rsidRPr="00A34CAC">
        <w:t>depfile</w:t>
      </w:r>
      <w:proofErr w:type="spellEnd"/>
      <w:proofErr w:type="gramEnd"/>
      <w:r w:rsidRPr="00A34CAC">
        <w:t xml:space="preserve"> </w:t>
      </w:r>
      <w:r w:rsidRPr="00A34CAC">
        <w:sym w:font="Wingdings" w:char="F0E0"/>
      </w:r>
      <w:r w:rsidRPr="00A34CAC">
        <w:t xml:space="preserve"> Output deposition grid</w:t>
      </w:r>
    </w:p>
    <w:p w:rsidR="00A34CAC" w:rsidRPr="00A34CAC" w:rsidRDefault="00A34CAC" w:rsidP="00B02637">
      <w:pPr>
        <w:spacing w:after="0" w:line="240" w:lineRule="auto"/>
      </w:pPr>
      <w:proofErr w:type="spellStart"/>
      <w:proofErr w:type="gramStart"/>
      <w:r w:rsidRPr="00A34CAC">
        <w:t>c</w:t>
      </w:r>
      <w:r w:rsidR="00190226">
        <w:t>s</w:t>
      </w:r>
      <w:r w:rsidRPr="00A34CAC">
        <w:t>file</w:t>
      </w:r>
      <w:proofErr w:type="spellEnd"/>
      <w:proofErr w:type="gramEnd"/>
      <w:r w:rsidRPr="00A34CAC">
        <w:t xml:space="preserve"> </w:t>
      </w:r>
      <w:r w:rsidRPr="00A34CAC">
        <w:sym w:font="Wingdings" w:char="F0E0"/>
      </w:r>
      <w:r w:rsidRPr="00A34CAC">
        <w:t xml:space="preserve"> Input concentration grid (optional)</w:t>
      </w:r>
    </w:p>
    <w:p w:rsidR="00A34CAC" w:rsidRPr="00A34CAC" w:rsidRDefault="00A34CAC" w:rsidP="00B02637">
      <w:pPr>
        <w:spacing w:after="0" w:line="240" w:lineRule="auto"/>
      </w:pPr>
      <w:proofErr w:type="spellStart"/>
      <w:proofErr w:type="gramStart"/>
      <w:r w:rsidRPr="00A34CAC">
        <w:t>c</w:t>
      </w:r>
      <w:r w:rsidR="00190226">
        <w:t>tpt</w:t>
      </w:r>
      <w:r w:rsidRPr="00A34CAC">
        <w:t>file</w:t>
      </w:r>
      <w:proofErr w:type="spellEnd"/>
      <w:proofErr w:type="gramEnd"/>
      <w:r w:rsidRPr="00A34CAC">
        <w:t xml:space="preserve"> </w:t>
      </w:r>
      <w:r w:rsidRPr="00A34CAC">
        <w:sym w:font="Wingdings" w:char="F0E0"/>
      </w:r>
      <w:r w:rsidRPr="00A34CAC">
        <w:t xml:space="preserve"> Output concentration grid (optional)</w:t>
      </w:r>
    </w:p>
    <w:p w:rsidR="00190226" w:rsidRPr="00A34CAC" w:rsidRDefault="00190226" w:rsidP="00190226">
      <w:pPr>
        <w:spacing w:after="0" w:line="240" w:lineRule="auto"/>
      </w:pPr>
      <w:proofErr w:type="spellStart"/>
      <w:proofErr w:type="gramStart"/>
      <w:r>
        <w:t>outlet</w:t>
      </w:r>
      <w:r w:rsidRPr="00A34CAC">
        <w:t>file</w:t>
      </w:r>
      <w:proofErr w:type="spellEnd"/>
      <w:proofErr w:type="gramEnd"/>
      <w:r w:rsidRPr="00A34CAC">
        <w:t xml:space="preserve"> </w:t>
      </w:r>
      <w:r w:rsidRPr="00A34CAC">
        <w:sym w:font="Wingdings" w:char="F0E0"/>
      </w:r>
      <w:r w:rsidRPr="00A34CAC">
        <w:t xml:space="preserve"> Outlet shapefile.  </w:t>
      </w:r>
    </w:p>
    <w:p w:rsidR="00190226" w:rsidRDefault="00190226" w:rsidP="00B02637">
      <w:pPr>
        <w:spacing w:after="0" w:line="240" w:lineRule="auto"/>
      </w:pPr>
    </w:p>
    <w:p w:rsidR="00A34CAC" w:rsidRPr="00A34CAC" w:rsidRDefault="00A34CAC" w:rsidP="00B02637">
      <w:pPr>
        <w:spacing w:after="0" w:line="240" w:lineRule="auto"/>
        <w:rPr>
          <w:b/>
          <w:bCs/>
        </w:rPr>
      </w:pPr>
      <w:proofErr w:type="spellStart"/>
      <w:r w:rsidRPr="00A34CAC">
        <w:rPr>
          <w:b/>
          <w:bCs/>
        </w:rPr>
        <w:t>DinfRevAccum</w:t>
      </w:r>
      <w:proofErr w:type="spellEnd"/>
    </w:p>
    <w:p w:rsidR="00A34CAC" w:rsidRPr="00A34CAC" w:rsidRDefault="00A34CAC" w:rsidP="00B02637">
      <w:pPr>
        <w:spacing w:after="0" w:line="240" w:lineRule="auto"/>
      </w:pPr>
      <w:r w:rsidRPr="00A34CAC">
        <w:t xml:space="preserve">This works in a similar way to evaluation of weighted Contributing area (AreaDinf), except that the accumulation is by propagating the weight loadings upslope along the reverse of the flow directions to accumulate the quantity of weight loading downslope from each grid cell.  The function also reports the maximum value of the weight loading downslope from each grid cell in the Maximum Downslope grid.  </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RevAccum</w:t>
      </w:r>
      <w:proofErr w:type="spellEnd"/>
      <w:r w:rsidRPr="00A34CAC">
        <w:rPr>
          <w:i/>
        </w:rPr>
        <w:t xml:space="preserve"> </w:t>
      </w:r>
      <w:r w:rsidRPr="00A34CAC">
        <w:t>dem.tif      (default file suffixes used without threshold value)</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Rev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racc</w:t>
      </w:r>
      <w:proofErr w:type="spellEnd"/>
      <w:r w:rsidRPr="00A34CAC">
        <w:t xml:space="preserve"> </w:t>
      </w:r>
      <w:proofErr w:type="spellStart"/>
      <w:r w:rsidRPr="00A34CAC">
        <w:rPr>
          <w:u w:val="single"/>
        </w:rPr>
        <w:t>demracc.tif</w:t>
      </w:r>
      <w:proofErr w:type="spellEnd"/>
      <w:r w:rsidRPr="00A34CAC">
        <w:t xml:space="preserve"> </w:t>
      </w:r>
      <w:r w:rsidRPr="00A34CAC">
        <w:rPr>
          <w:b/>
          <w:i/>
        </w:rPr>
        <w:t>-</w:t>
      </w:r>
      <w:proofErr w:type="spellStart"/>
      <w:r w:rsidRPr="00A34CAC">
        <w:rPr>
          <w:b/>
          <w:i/>
        </w:rPr>
        <w:t>dmax</w:t>
      </w:r>
      <w:proofErr w:type="spellEnd"/>
      <w:r w:rsidRPr="00A34CAC">
        <w:t xml:space="preserve"> </w:t>
      </w:r>
      <w:proofErr w:type="spellStart"/>
      <w:r w:rsidRPr="00A34CAC">
        <w:rPr>
          <w:u w:val="single"/>
        </w:rPr>
        <w:t>demdmax.tif</w:t>
      </w:r>
      <w:proofErr w:type="spellEnd"/>
      <w:r w:rsidRPr="00A34CAC">
        <w:t xml:space="preserve"> </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wgfile</w:t>
      </w:r>
      <w:proofErr w:type="spellEnd"/>
      <w:proofErr w:type="gramEnd"/>
      <w:r w:rsidRPr="00A34CAC">
        <w:t xml:space="preserve"> </w:t>
      </w:r>
      <w:r w:rsidRPr="00A34CAC">
        <w:sym w:font="Wingdings" w:char="F0E0"/>
      </w:r>
      <w:r w:rsidRPr="00A34CAC">
        <w:t xml:space="preserve"> Input weight grid</w:t>
      </w:r>
    </w:p>
    <w:p w:rsidR="00A34CAC" w:rsidRPr="00A34CAC" w:rsidRDefault="00190226" w:rsidP="00B02637">
      <w:pPr>
        <w:spacing w:after="0" w:line="240" w:lineRule="auto"/>
      </w:pPr>
      <w:proofErr w:type="spellStart"/>
      <w:proofErr w:type="gramStart"/>
      <w:r>
        <w:t>racc</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reverse accumulation grid</w:t>
      </w:r>
    </w:p>
    <w:p w:rsidR="00A34CAC" w:rsidRPr="00A34CAC" w:rsidRDefault="00190226" w:rsidP="00B02637">
      <w:pPr>
        <w:spacing w:after="0" w:line="240" w:lineRule="auto"/>
      </w:pPr>
      <w:proofErr w:type="spellStart"/>
      <w:proofErr w:type="gramStart"/>
      <w:r>
        <w:t>dmax</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maximum downslope grid</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DistDown</w:t>
      </w:r>
      <w:proofErr w:type="spellEnd"/>
      <w:r w:rsidRPr="00A34CAC">
        <w:rPr>
          <w:b/>
          <w:bCs/>
        </w:rPr>
        <w:t xml:space="preserve"> </w:t>
      </w:r>
    </w:p>
    <w:p w:rsidR="00A34CAC" w:rsidRPr="00A34CAC" w:rsidRDefault="00A34CAC" w:rsidP="00B02637">
      <w:pPr>
        <w:spacing w:after="0" w:line="240" w:lineRule="auto"/>
      </w:pPr>
      <w:r w:rsidRPr="00A34CAC">
        <w:t xml:space="preserve">This function was developed to calculate distance to stream using multiple methods: horizontal, vertical, Pythagoras and surface, each distance with average, maximum and minimum options, using the </w:t>
      </w:r>
      <w:proofErr w:type="spellStart"/>
      <w:r w:rsidRPr="00A34CAC">
        <w:t>Dinf</w:t>
      </w:r>
      <w:proofErr w:type="spellEnd"/>
      <w:r w:rsidRPr="00A34CAC">
        <w:t xml:space="preserve"> flow model.  The distance between grid cells is defined as either:</w:t>
      </w:r>
    </w:p>
    <w:p w:rsidR="00A34CAC" w:rsidRPr="00A34CAC" w:rsidRDefault="00A34CAC" w:rsidP="00B02637">
      <w:pPr>
        <w:numPr>
          <w:ilvl w:val="0"/>
          <w:numId w:val="19"/>
        </w:numPr>
        <w:spacing w:after="0" w:line="240" w:lineRule="auto"/>
      </w:pPr>
      <w:proofErr w:type="gramStart"/>
      <w:r w:rsidRPr="00A34CAC">
        <w:lastRenderedPageBreak/>
        <w:t>horizontal</w:t>
      </w:r>
      <w:proofErr w:type="gramEnd"/>
      <w:r w:rsidRPr="00A34CAC">
        <w:t xml:space="preserve">.  The horizontal distance between grid cells, </w:t>
      </w:r>
      <w:r w:rsidRPr="00A34CAC">
        <w:rPr>
          <w:i/>
        </w:rPr>
        <w:t>h</w:t>
      </w:r>
      <w:r w:rsidRPr="00A34CAC">
        <w:t>.</w:t>
      </w:r>
    </w:p>
    <w:p w:rsidR="00A34CAC" w:rsidRPr="00A34CAC" w:rsidRDefault="00A34CAC" w:rsidP="00B02637">
      <w:pPr>
        <w:numPr>
          <w:ilvl w:val="0"/>
          <w:numId w:val="19"/>
        </w:numPr>
        <w:spacing w:after="0" w:line="240" w:lineRule="auto"/>
      </w:pPr>
      <w:proofErr w:type="gramStart"/>
      <w:r w:rsidRPr="00A34CAC">
        <w:t>vertical</w:t>
      </w:r>
      <w:proofErr w:type="gramEnd"/>
      <w:r w:rsidRPr="00A34CAC">
        <w:t xml:space="preserve">.  The difference in elevation between grid cells, </w:t>
      </w:r>
      <w:r w:rsidRPr="00A34CAC">
        <w:rPr>
          <w:i/>
        </w:rPr>
        <w:t>v</w:t>
      </w:r>
    </w:p>
    <w:p w:rsidR="00A34CAC" w:rsidRPr="00A34CAC" w:rsidRDefault="00A34CAC" w:rsidP="00B02637">
      <w:pPr>
        <w:numPr>
          <w:ilvl w:val="0"/>
          <w:numId w:val="19"/>
        </w:numPr>
        <w:spacing w:after="0" w:line="240" w:lineRule="auto"/>
      </w:pPr>
      <w:proofErr w:type="gramStart"/>
      <w:r w:rsidRPr="00A34CAC">
        <w:t>surface</w:t>
      </w:r>
      <w:proofErr w:type="gramEnd"/>
      <w:r w:rsidRPr="00A34CAC">
        <w:t xml:space="preserve">.  The along the surface difference in elevation between grid cells defined as </w:t>
      </w:r>
      <w:r w:rsidRPr="00A34CAC">
        <w:rPr>
          <w:i/>
        </w:rPr>
        <w:t>s=h*</w:t>
      </w:r>
      <w:proofErr w:type="spellStart"/>
      <w:r w:rsidRPr="00A34CAC">
        <w:rPr>
          <w:i/>
        </w:rPr>
        <w:t>sqrt</w:t>
      </w:r>
      <w:proofErr w:type="spellEnd"/>
      <w:r w:rsidRPr="00A34CAC">
        <w:rPr>
          <w:i/>
        </w:rPr>
        <w:t>(1+slope</w:t>
      </w:r>
      <w:r w:rsidRPr="00A34CAC">
        <w:rPr>
          <w:i/>
          <w:vertAlign w:val="superscript"/>
        </w:rPr>
        <w:t>2</w:t>
      </w:r>
      <w:r w:rsidRPr="00A34CAC">
        <w:rPr>
          <w:i/>
        </w:rPr>
        <w:t>)</w:t>
      </w:r>
    </w:p>
    <w:p w:rsidR="00A34CAC" w:rsidRPr="00A34CAC" w:rsidRDefault="00A34CAC" w:rsidP="00B02637">
      <w:pPr>
        <w:spacing w:after="0" w:line="240" w:lineRule="auto"/>
      </w:pPr>
      <w:r w:rsidRPr="00A34CAC">
        <w:t xml:space="preserve">These are then accumulated downslope from each point to the stream as defined by the stream raster grid.  Since the flow from each grid cell is proportioned between multiple downslope cells the following options are used in accumulating distance between a grid cell and the stream. </w:t>
      </w:r>
    </w:p>
    <w:p w:rsidR="00A34CAC" w:rsidRPr="00A34CAC" w:rsidRDefault="00A34CAC" w:rsidP="00B02637">
      <w:pPr>
        <w:numPr>
          <w:ilvl w:val="0"/>
          <w:numId w:val="19"/>
        </w:numPr>
        <w:spacing w:after="0" w:line="240" w:lineRule="auto"/>
      </w:pPr>
      <w:r w:rsidRPr="00A34CAC">
        <w:t>Average (</w:t>
      </w:r>
      <w:proofErr w:type="spellStart"/>
      <w:r w:rsidRPr="00A34CAC">
        <w:t>ave</w:t>
      </w:r>
      <w:proofErr w:type="spellEnd"/>
      <w:r w:rsidRPr="00A34CAC">
        <w:t>).  Here the proportions of flow going from one grid cell to the next are used as weights for weighted averaging</w:t>
      </w:r>
    </w:p>
    <w:p w:rsidR="00A34CAC" w:rsidRPr="00A34CAC" w:rsidRDefault="00A34CAC" w:rsidP="00B02637">
      <w:pPr>
        <w:numPr>
          <w:ilvl w:val="0"/>
          <w:numId w:val="19"/>
        </w:numPr>
        <w:spacing w:after="0" w:line="240" w:lineRule="auto"/>
      </w:pPr>
      <w:r w:rsidRPr="00A34CAC">
        <w:t>Minimum (min).  Here the shortest distance over multiple flow paths is accumulated.</w:t>
      </w:r>
    </w:p>
    <w:p w:rsidR="00A34CAC" w:rsidRPr="00A34CAC" w:rsidRDefault="00A34CAC" w:rsidP="00B02637">
      <w:pPr>
        <w:numPr>
          <w:ilvl w:val="0"/>
          <w:numId w:val="19"/>
        </w:numPr>
        <w:spacing w:after="0" w:line="240" w:lineRule="auto"/>
      </w:pPr>
      <w:r w:rsidRPr="00A34CAC">
        <w:t>Maximum (max).  Here the longest distance over multiple flow paths is accumulated.</w:t>
      </w:r>
    </w:p>
    <w:p w:rsidR="00A34CAC" w:rsidRPr="00A34CAC" w:rsidRDefault="00A34CAC" w:rsidP="00B02637">
      <w:pPr>
        <w:spacing w:after="0" w:line="240" w:lineRule="auto"/>
      </w:pPr>
      <w:r w:rsidRPr="00A34CAC">
        <w:t xml:space="preserve">In addition, a Pythagoras distance from the point in question to the stream calculated as </w:t>
      </w:r>
      <w:r w:rsidRPr="00A34CAC">
        <w:rPr>
          <w:i/>
        </w:rPr>
        <w:t>p=</w:t>
      </w:r>
      <w:proofErr w:type="spellStart"/>
      <w:proofErr w:type="gramStart"/>
      <w:r w:rsidRPr="00A34CAC">
        <w:rPr>
          <w:i/>
        </w:rPr>
        <w:t>sqrt</w:t>
      </w:r>
      <w:proofErr w:type="spellEnd"/>
      <w:r w:rsidRPr="00A34CAC">
        <w:rPr>
          <w:i/>
        </w:rPr>
        <w:t>(</w:t>
      </w:r>
      <w:proofErr w:type="gramEnd"/>
      <w:r w:rsidRPr="00A34CAC">
        <w:rPr>
          <w:i/>
        </w:rPr>
        <w:t>hs</w:t>
      </w:r>
      <w:r w:rsidRPr="00A34CAC">
        <w:rPr>
          <w:i/>
          <w:vertAlign w:val="superscript"/>
        </w:rPr>
        <w:t>2</w:t>
      </w:r>
      <w:r w:rsidRPr="00A34CAC">
        <w:rPr>
          <w:i/>
        </w:rPr>
        <w:t>+vs</w:t>
      </w:r>
      <w:r w:rsidRPr="00A34CAC">
        <w:rPr>
          <w:i/>
          <w:vertAlign w:val="superscript"/>
        </w:rPr>
        <w:t>2</w:t>
      </w:r>
      <w:r w:rsidRPr="00A34CAC">
        <w:rPr>
          <w:i/>
        </w:rPr>
        <w:t>)</w:t>
      </w:r>
      <w:r w:rsidRPr="00A34CAC">
        <w:t xml:space="preserve"> where </w:t>
      </w:r>
      <w:proofErr w:type="spellStart"/>
      <w:r w:rsidRPr="00A34CAC">
        <w:rPr>
          <w:i/>
        </w:rPr>
        <w:t>hs</w:t>
      </w:r>
      <w:proofErr w:type="spellEnd"/>
      <w:r w:rsidRPr="00A34CAC">
        <w:t xml:space="preserve"> is the horizontal distance to the stream and </w:t>
      </w:r>
      <w:r w:rsidRPr="00A34CAC">
        <w:rPr>
          <w:i/>
        </w:rPr>
        <w:t>vs</w:t>
      </w:r>
      <w:r w:rsidRPr="00A34CAC">
        <w:t xml:space="preserve"> is the vertical distance to the stream is defined.  Further there is the option to specify a weight grid as input.  If this is specified, the distance between grid cells indicated above is multiplied by </w:t>
      </w:r>
      <w:r w:rsidRPr="00A34CAC">
        <w:rPr>
          <w:i/>
        </w:rPr>
        <w:t>(</w:t>
      </w:r>
      <w:proofErr w:type="spellStart"/>
      <w:r w:rsidRPr="00A34CAC">
        <w:rPr>
          <w:i/>
        </w:rPr>
        <w:t>w+</w:t>
      </w:r>
      <w:proofErr w:type="gramStart"/>
      <w:r w:rsidRPr="00A34CAC">
        <w:rPr>
          <w:i/>
        </w:rPr>
        <w:t>w</w:t>
      </w:r>
      <w:r w:rsidRPr="00A34CAC">
        <w:rPr>
          <w:i/>
          <w:vertAlign w:val="subscript"/>
        </w:rPr>
        <w:t>d</w:t>
      </w:r>
      <w:proofErr w:type="spellEnd"/>
      <w:proofErr w:type="gramEnd"/>
      <w:r w:rsidRPr="00A34CAC">
        <w:rPr>
          <w:i/>
        </w:rPr>
        <w:t>)/2</w:t>
      </w:r>
      <w:r w:rsidRPr="00A34CAC">
        <w:t>, the average of the weight along the path from a grid cell to its downslope neighbor.</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DistDown</w:t>
      </w:r>
      <w:proofErr w:type="spellEnd"/>
      <w:r w:rsidRPr="00A34CAC">
        <w:rPr>
          <w:i/>
        </w:rPr>
        <w:t xml:space="preserve"> </w:t>
      </w:r>
      <w:r w:rsidRPr="00A34CAC">
        <w:t xml:space="preserve">dem.tif      (default file suffixes used, default method = </w:t>
      </w:r>
      <w:proofErr w:type="spellStart"/>
      <w:r w:rsidRPr="00A34CAC">
        <w:t>ave</w:t>
      </w:r>
      <w:proofErr w:type="spellEnd"/>
      <w:r w:rsidRPr="00A34CAC">
        <w:t xml:space="preserve"> h, and without weight grid)</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DistDown</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t xml:space="preserve"> </w:t>
      </w:r>
      <w:proofErr w:type="spellStart"/>
      <w:r>
        <w:t>demfel.tif</w:t>
      </w:r>
      <w:proofErr w:type="spellEnd"/>
      <w:r>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dd</w:t>
      </w:r>
      <w:proofErr w:type="spellEnd"/>
      <w:r w:rsidRPr="00A34CAC">
        <w:t xml:space="preserve"> </w:t>
      </w:r>
      <w:proofErr w:type="spellStart"/>
      <w:r w:rsidRPr="00A34CAC">
        <w:rPr>
          <w:u w:val="single"/>
        </w:rPr>
        <w:t>demdd.tif</w:t>
      </w:r>
      <w:proofErr w:type="spellEnd"/>
      <w:r w:rsidRPr="00A34CAC">
        <w:t xml:space="preserve"> [</w:t>
      </w:r>
      <w:r w:rsidRPr="00A34CAC">
        <w:rPr>
          <w:b/>
          <w:i/>
        </w:rPr>
        <w:t>-m</w:t>
      </w:r>
      <w:r w:rsidRPr="00A34CAC">
        <w:t xml:space="preserve"> </w:t>
      </w:r>
      <w:proofErr w:type="spellStart"/>
      <w:r w:rsidRPr="00A34CAC">
        <w:t>ave</w:t>
      </w:r>
      <w:proofErr w:type="spellEnd"/>
      <w:r w:rsidRPr="00A34CAC">
        <w:t xml:space="preserve"> h]</w:t>
      </w:r>
      <w:r w:rsidRPr="00A34CAC">
        <w:rPr>
          <w:b/>
          <w:i/>
        </w:rPr>
        <w:t xml:space="preserve"> </w:t>
      </w:r>
      <w:r w:rsidRPr="00A34CAC">
        <w:t>[</w:t>
      </w:r>
      <w:r w:rsidRPr="00A34CAC">
        <w:rPr>
          <w:b/>
          <w:i/>
        </w:rPr>
        <w:t>-</w:t>
      </w:r>
      <w:proofErr w:type="spellStart"/>
      <w:proofErr w:type="gramStart"/>
      <w:r w:rsidRPr="00A34CAC">
        <w:rPr>
          <w:b/>
          <w:i/>
        </w:rPr>
        <w:t>nc</w:t>
      </w:r>
      <w:proofErr w:type="spellEnd"/>
      <w:proofErr w:type="gramEnd"/>
      <w:r w:rsidRPr="00A34CAC">
        <w:t xml:space="preserve">] </w:t>
      </w:r>
    </w:p>
    <w:p w:rsidR="008E1B07" w:rsidRPr="00A34CAC" w:rsidRDefault="008E1B07" w:rsidP="008E1B07">
      <w:pPr>
        <w:spacing w:after="0" w:line="240" w:lineRule="auto"/>
      </w:pPr>
      <w:proofErr w:type="gramStart"/>
      <w:r w:rsidRPr="00A34CAC">
        <w:t xml:space="preserve">Note that two parameters need to follow -m, the first from </w:t>
      </w:r>
      <w:proofErr w:type="spellStart"/>
      <w:r w:rsidRPr="00A34CAC">
        <w:t>ave</w:t>
      </w:r>
      <w:proofErr w:type="spellEnd"/>
      <w:r w:rsidRPr="00A34CAC">
        <w:t>, min, max to indicate the method statistic, and the second from h, v, s, p to indicate the method type.</w:t>
      </w:r>
      <w:proofErr w:type="gramEnd"/>
      <w:r w:rsidRPr="00A34CAC">
        <w:t xml:space="preserve">  The default method '</w:t>
      </w:r>
      <w:proofErr w:type="spellStart"/>
      <w:r w:rsidRPr="00A34CAC">
        <w:t>ave</w:t>
      </w:r>
      <w:proofErr w:type="spellEnd"/>
      <w:r w:rsidRPr="00A34CAC">
        <w:t xml:space="preserve">' and 'h' are used if method is not specified.  </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w</w:t>
      </w:r>
      <w:r w:rsidR="008E1B07">
        <w:t>g</w:t>
      </w:r>
      <w:r w:rsidRPr="00A34CAC">
        <w:t>file</w:t>
      </w:r>
      <w:proofErr w:type="spellEnd"/>
      <w:proofErr w:type="gramEnd"/>
      <w:r w:rsidRPr="00A34CAC">
        <w:t xml:space="preserve"> </w:t>
      </w:r>
      <w:r w:rsidRPr="00A34CAC">
        <w:sym w:font="Wingdings" w:char="F0E0"/>
      </w:r>
      <w:r w:rsidRPr="00A34CAC">
        <w:t xml:space="preserve"> Input weight path grid</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Input stream raster grid</w:t>
      </w:r>
    </w:p>
    <w:p w:rsidR="00A34CAC" w:rsidRPr="00A34CAC" w:rsidRDefault="00A34CAC" w:rsidP="00B02637">
      <w:pPr>
        <w:spacing w:after="0" w:line="240" w:lineRule="auto"/>
      </w:pPr>
      <w:proofErr w:type="spellStart"/>
      <w:proofErr w:type="gramStart"/>
      <w:r w:rsidRPr="00A34CAC">
        <w:t>d</w:t>
      </w:r>
      <w:r w:rsidR="008E1B07">
        <w:t>d</w:t>
      </w:r>
      <w:r w:rsidRPr="00A34CAC">
        <w:t>file</w:t>
      </w:r>
      <w:proofErr w:type="spellEnd"/>
      <w:proofErr w:type="gramEnd"/>
      <w:r w:rsidRPr="00A34CAC">
        <w:t xml:space="preserve"> </w:t>
      </w:r>
      <w:r w:rsidRPr="00A34CAC">
        <w:sym w:font="Wingdings" w:char="F0E0"/>
      </w:r>
      <w:r w:rsidRPr="00A34CAC">
        <w:t xml:space="preserve"> Output distance </w:t>
      </w:r>
      <w:r w:rsidR="008E1B07">
        <w:t>down grid</w:t>
      </w:r>
    </w:p>
    <w:p w:rsidR="00A34CAC" w:rsidRPr="00A34CAC" w:rsidRDefault="00A34CAC" w:rsidP="00B02637">
      <w:pPr>
        <w:spacing w:after="0" w:line="240" w:lineRule="auto"/>
      </w:pPr>
      <w:proofErr w:type="gramStart"/>
      <w:r w:rsidRPr="00A34CAC">
        <w:t>method</w:t>
      </w:r>
      <w:proofErr w:type="gramEnd"/>
      <w:r w:rsidRPr="00A34CAC">
        <w:t xml:space="preserve"> </w:t>
      </w:r>
      <w:r w:rsidRPr="00A34CAC">
        <w:sym w:font="Wingdings" w:char="F0E0"/>
      </w:r>
      <w:r w:rsidRPr="00A34CAC">
        <w:t xml:space="preserve"> Method to be used (Encoding is h = horizontal, v = vertical, p = Pythagoras, s = surface, </w:t>
      </w:r>
      <w:proofErr w:type="spellStart"/>
      <w:r w:rsidRPr="00A34CAC">
        <w:t>ave</w:t>
      </w:r>
      <w:proofErr w:type="spellEnd"/>
      <w:r w:rsidRPr="00A34CAC">
        <w:t xml:space="preserve"> = average, min = minimum, and max = maximum)</w:t>
      </w:r>
    </w:p>
    <w:p w:rsidR="008E1B07" w:rsidRDefault="008E1B07" w:rsidP="00B02637">
      <w:pPr>
        <w:spacing w:after="0" w:line="240" w:lineRule="auto"/>
      </w:pPr>
    </w:p>
    <w:p w:rsidR="00A34CAC" w:rsidRPr="00A34CAC" w:rsidRDefault="00A34CAC" w:rsidP="00B02637">
      <w:pPr>
        <w:spacing w:after="0" w:line="240" w:lineRule="auto"/>
        <w:rPr>
          <w:b/>
          <w:bCs/>
        </w:rPr>
      </w:pPr>
      <w:proofErr w:type="spellStart"/>
      <w:r w:rsidRPr="00A34CAC">
        <w:rPr>
          <w:b/>
          <w:bCs/>
        </w:rPr>
        <w:t>DinfDistUp</w:t>
      </w:r>
      <w:proofErr w:type="spellEnd"/>
      <w:r w:rsidRPr="00A34CAC">
        <w:rPr>
          <w:b/>
          <w:bCs/>
        </w:rPr>
        <w:t xml:space="preserve"> </w:t>
      </w:r>
    </w:p>
    <w:p w:rsidR="00A34CAC" w:rsidRPr="00A34CAC" w:rsidRDefault="00A34CAC" w:rsidP="00B02637">
      <w:pPr>
        <w:spacing w:after="0" w:line="240" w:lineRule="auto"/>
      </w:pPr>
      <w:r w:rsidRPr="00A34CAC">
        <w:t xml:space="preserve">This function was developed to calculate distance to ridge using four methods: horizontal, vertical, Pythagoras and surface, each distance with average, maximum and minimum variations, using the </w:t>
      </w:r>
      <w:proofErr w:type="spellStart"/>
      <w:r w:rsidRPr="00A34CAC">
        <w:t>Dinf</w:t>
      </w:r>
      <w:proofErr w:type="spellEnd"/>
      <w:r w:rsidRPr="00A34CAC">
        <w:t xml:space="preserve"> flow model. Distances between cells are defined the same as for the </w:t>
      </w:r>
      <w:proofErr w:type="spellStart"/>
      <w:r w:rsidRPr="00A34CAC">
        <w:t>DinfDistDown</w:t>
      </w:r>
      <w:proofErr w:type="spellEnd"/>
      <w:r w:rsidRPr="00A34CAC">
        <w:t xml:space="preserve"> function.  Grid cells that have no flow contribution from upslope grid cells are defined to be ridge grid cell and this function reports the distance from ridge cells to each grid cell.  There is no weighting option, unlike </w:t>
      </w:r>
      <w:proofErr w:type="spellStart"/>
      <w:r w:rsidRPr="00A34CAC">
        <w:t>DinfDistUp</w:t>
      </w:r>
      <w:proofErr w:type="spellEnd"/>
      <w:r w:rsidRPr="00A34CAC">
        <w:t>.  There is an option to input a threshold, which if specified considers only grid cells with proportion more than the specified threshold contributing to a grid cell as being upslope of a grid cell for the calculation of distances to the ridge.</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DistUp</w:t>
      </w:r>
      <w:proofErr w:type="spellEnd"/>
      <w:r w:rsidRPr="00A34CAC">
        <w:t xml:space="preserve"> dem.tif      (default file suffixes used, default method = </w:t>
      </w:r>
      <w:proofErr w:type="spellStart"/>
      <w:r w:rsidRPr="00A34CAC">
        <w:t>ave</w:t>
      </w:r>
      <w:proofErr w:type="spellEnd"/>
      <w:r w:rsidRPr="00A34CAC">
        <w:t xml:space="preserve"> h, without threshold)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DistUp</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du</w:t>
      </w:r>
      <w:r w:rsidRPr="00A34CAC">
        <w:t xml:space="preserve"> </w:t>
      </w:r>
      <w:proofErr w:type="spellStart"/>
      <w:r w:rsidRPr="00A34CAC">
        <w:rPr>
          <w:u w:val="single"/>
        </w:rPr>
        <w:t>demdu.tif</w:t>
      </w:r>
      <w:proofErr w:type="spellEnd"/>
      <w:r w:rsidRPr="00A34CAC">
        <w:t xml:space="preserve"> [</w:t>
      </w:r>
      <w:r w:rsidRPr="00A34CAC">
        <w:rPr>
          <w:b/>
          <w:i/>
        </w:rPr>
        <w:t>-m</w:t>
      </w:r>
      <w:r w:rsidRPr="00A34CAC">
        <w:t xml:space="preserve"> </w:t>
      </w:r>
      <w:proofErr w:type="spellStart"/>
      <w:r w:rsidRPr="00A34CAC">
        <w:t>ave</w:t>
      </w:r>
      <w:proofErr w:type="spellEnd"/>
      <w:r w:rsidRPr="00A34CAC">
        <w:t xml:space="preserve"> h] [</w:t>
      </w:r>
      <w:r w:rsidRPr="00A34CAC">
        <w:rPr>
          <w:b/>
          <w:i/>
        </w:rPr>
        <w:t>-thresh</w:t>
      </w:r>
      <w:r w:rsidRPr="00A34CAC">
        <w:t xml:space="preserve"> 0.5] [</w:t>
      </w:r>
      <w:r w:rsidRPr="00A34CAC">
        <w:rPr>
          <w:b/>
          <w:i/>
        </w:rPr>
        <w:t>-</w:t>
      </w:r>
      <w:proofErr w:type="spellStart"/>
      <w:proofErr w:type="gramStart"/>
      <w:r w:rsidRPr="00A34CAC">
        <w:rPr>
          <w:b/>
          <w:i/>
        </w:rPr>
        <w:t>nc</w:t>
      </w:r>
      <w:proofErr w:type="spellEnd"/>
      <w:proofErr w:type="gramEnd"/>
      <w:r w:rsidRPr="00A34CAC">
        <w:t>]</w:t>
      </w:r>
    </w:p>
    <w:p w:rsidR="008E1B07" w:rsidRPr="00A34CAC" w:rsidRDefault="008E1B07" w:rsidP="008E1B07">
      <w:pPr>
        <w:spacing w:after="0" w:line="240" w:lineRule="auto"/>
      </w:pPr>
      <w:proofErr w:type="gramStart"/>
      <w:r w:rsidRPr="00A34CAC">
        <w:lastRenderedPageBreak/>
        <w:t xml:space="preserve">Note that two parameters need to follow </w:t>
      </w:r>
      <w:r w:rsidRPr="00A34CAC">
        <w:rPr>
          <w:b/>
          <w:i/>
        </w:rPr>
        <w:t>-m</w:t>
      </w:r>
      <w:r w:rsidRPr="00A34CAC">
        <w:t xml:space="preserve">, the first from </w:t>
      </w:r>
      <w:proofErr w:type="spellStart"/>
      <w:r w:rsidRPr="00A34CAC">
        <w:t>ave</w:t>
      </w:r>
      <w:proofErr w:type="spellEnd"/>
      <w:r w:rsidRPr="00A34CAC">
        <w:t>, min, max to indicate the method statistic, and the second from h, v, s, p to indicate the method type.</w:t>
      </w:r>
      <w:proofErr w:type="gramEnd"/>
      <w:r w:rsidRPr="00A34CAC">
        <w:t xml:space="preserve">  The default method '</w:t>
      </w:r>
      <w:proofErr w:type="spellStart"/>
      <w:r w:rsidRPr="00A34CAC">
        <w:t>ave</w:t>
      </w:r>
      <w:proofErr w:type="spellEnd"/>
      <w:r w:rsidRPr="00A34CAC">
        <w:t xml:space="preserve">' and 'h' are used if method is not specified.  </w:t>
      </w:r>
    </w:p>
    <w:p w:rsidR="008E1B07" w:rsidRDefault="008E1B07" w:rsidP="00B02637">
      <w:pPr>
        <w:spacing w:after="0" w:line="240" w:lineRule="auto"/>
        <w:rPr>
          <w:u w:val="single"/>
        </w:rPr>
      </w:pP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w</w:t>
      </w:r>
      <w:r w:rsidR="008E1B07">
        <w:t>g</w:t>
      </w:r>
      <w:r w:rsidRPr="00A34CAC">
        <w:t>file</w:t>
      </w:r>
      <w:proofErr w:type="spellEnd"/>
      <w:proofErr w:type="gramEnd"/>
      <w:r w:rsidRPr="00A34CAC">
        <w:t xml:space="preserve"> </w:t>
      </w:r>
      <w:r w:rsidRPr="00A34CAC">
        <w:sym w:font="Wingdings" w:char="F0E0"/>
      </w:r>
      <w:r w:rsidRPr="00A34CAC">
        <w:t xml:space="preserve"> Input weight path grid</w:t>
      </w:r>
    </w:p>
    <w:p w:rsidR="00A34CAC" w:rsidRPr="00A34CAC" w:rsidRDefault="008E1B07" w:rsidP="00B02637">
      <w:pPr>
        <w:spacing w:after="0" w:line="240" w:lineRule="auto"/>
      </w:pPr>
      <w:proofErr w:type="spellStart"/>
      <w:proofErr w:type="gramStart"/>
      <w:r>
        <w:t>du</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w:t>
      </w:r>
      <w:proofErr w:type="spellStart"/>
      <w:r w:rsidR="00A34CAC" w:rsidRPr="00A34CAC">
        <w:t>Dinf</w:t>
      </w:r>
      <w:proofErr w:type="spellEnd"/>
      <w:r w:rsidR="00A34CAC" w:rsidRPr="00A34CAC">
        <w:t xml:space="preserve"> rise to ridge grid</w:t>
      </w:r>
    </w:p>
    <w:p w:rsidR="00A34CAC" w:rsidRPr="00A34CAC" w:rsidRDefault="00A34CAC" w:rsidP="00B02637">
      <w:pPr>
        <w:spacing w:after="0" w:line="240" w:lineRule="auto"/>
      </w:pPr>
      <w:proofErr w:type="gramStart"/>
      <w:r w:rsidRPr="00A34CAC">
        <w:t>method</w:t>
      </w:r>
      <w:proofErr w:type="gramEnd"/>
      <w:r w:rsidRPr="00A34CAC">
        <w:t xml:space="preserve"> </w:t>
      </w:r>
      <w:r w:rsidRPr="00A34CAC">
        <w:sym w:font="Wingdings" w:char="F0E0"/>
      </w:r>
      <w:r w:rsidRPr="00A34CAC">
        <w:t xml:space="preserve"> Method to be used </w:t>
      </w:r>
      <w:r w:rsidR="008E1B07" w:rsidRPr="00A34CAC">
        <w:t xml:space="preserve">(Encoding is h = horizontal, v = vertical, p = Pythagoras, s = surface, </w:t>
      </w:r>
      <w:proofErr w:type="spellStart"/>
      <w:r w:rsidR="008E1B07" w:rsidRPr="00A34CAC">
        <w:t>ave</w:t>
      </w:r>
      <w:proofErr w:type="spellEnd"/>
      <w:r w:rsidR="008E1B07" w:rsidRPr="00A34CAC">
        <w:t xml:space="preserve"> = average, min = minimum, and max = maximum</w:t>
      </w:r>
      <w:r w:rsidR="008E1B07">
        <w:t>)</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Used to consider only grid cells that contribute flow with a proportion greater than a user specified threshold.</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Avalanche</w:t>
      </w:r>
      <w:proofErr w:type="spellEnd"/>
    </w:p>
    <w:p w:rsidR="00A34CAC" w:rsidRPr="00A34CAC" w:rsidRDefault="00A34CAC" w:rsidP="00B02637">
      <w:pPr>
        <w:spacing w:after="0" w:line="240" w:lineRule="auto"/>
      </w:pPr>
      <w:r w:rsidRPr="00A34CAC">
        <w:t xml:space="preserve">In this function, avalanche runout zones are computed from input avalanche source zones.  The rule for identifying runout zones is that all locations downslope from a source zone are potentially affected up until the energy from the avalanche is depleted.  This depletion point is estimated when the slope between the source and the affected area is less than a threshold angle (alpha).  The alpha angle is calculated using the distance from the highest point in the source zone to points within the potential runout zone.  Distance may be measured either along a straight line or along a flow path.  This alpha-angle model is a simple model for avalanche or debris flow runout that is used in practice to evaluate potential hazards </w:t>
      </w:r>
      <w:r w:rsidR="00335C80" w:rsidRPr="00A34CAC">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 </w:instrText>
      </w:r>
      <w:r w:rsidR="00335C80">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DATA </w:instrText>
      </w:r>
      <w:r w:rsidR="00335C80">
        <w:fldChar w:fldCharType="end"/>
      </w:r>
      <w:r w:rsidR="00335C80" w:rsidRPr="00A34CAC">
        <w:fldChar w:fldCharType="separate"/>
      </w:r>
      <w:r w:rsidRPr="00A34CAC">
        <w:t>(e.g. Schaerer, 1981; McClung and Schaerer, 1993; Iverson, 1997; Toyos et al., 2007)</w:t>
      </w:r>
      <w:r w:rsidR="00335C80" w:rsidRPr="00A34CAC">
        <w:fldChar w:fldCharType="end"/>
      </w:r>
      <w:r w:rsidRPr="00A34CAC">
        <w:t xml:space="preserv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Avalanche</w:t>
      </w:r>
      <w:proofErr w:type="spellEnd"/>
      <w:r w:rsidRPr="00A34CAC">
        <w:t xml:space="preserve"> dem.tif      (default file suffixes used, default path=1, default threshold=0.2, and default angle=18)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Avalanche</w:t>
      </w:r>
      <w:proofErr w:type="spellEnd"/>
      <w:r w:rsidRPr="00A34CAC">
        <w:t xml:space="preserve"> </w:t>
      </w:r>
      <w:r w:rsidRPr="00A34CAC">
        <w:rPr>
          <w:b/>
          <w:i/>
        </w:rPr>
        <w:t>-</w:t>
      </w:r>
      <w:proofErr w:type="spellStart"/>
      <w:r w:rsidRPr="00A34CAC">
        <w:rPr>
          <w:b/>
          <w:i/>
        </w:rPr>
        <w:t>ang</w:t>
      </w:r>
      <w:proofErr w:type="spellEnd"/>
      <w:r w:rsidRPr="00A34CAC">
        <w:rPr>
          <w:b/>
          <w:i/>
        </w:rPr>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ass</w:t>
      </w:r>
      <w:r w:rsidRPr="00A34CAC">
        <w:t xml:space="preserve"> </w:t>
      </w:r>
      <w:proofErr w:type="spellStart"/>
      <w:r w:rsidRPr="00A34CAC">
        <w:t>demass.tif</w:t>
      </w:r>
      <w:proofErr w:type="spellEnd"/>
      <w:r w:rsidRPr="00A34CAC">
        <w:t xml:space="preserve"> </w:t>
      </w:r>
      <w:r w:rsidRPr="00A34CAC">
        <w:rPr>
          <w:b/>
          <w:i/>
        </w:rPr>
        <w:t>-</w:t>
      </w:r>
      <w:proofErr w:type="spellStart"/>
      <w:r w:rsidRPr="00A34CAC">
        <w:rPr>
          <w:b/>
          <w:i/>
        </w:rPr>
        <w:t>rz</w:t>
      </w:r>
      <w:proofErr w:type="spellEnd"/>
      <w:r w:rsidRPr="00A34CAC">
        <w:t xml:space="preserve"> </w:t>
      </w:r>
      <w:proofErr w:type="spellStart"/>
      <w:r w:rsidRPr="00A34CAC">
        <w:rPr>
          <w:u w:val="single"/>
        </w:rPr>
        <w:t>demrz.tif</w:t>
      </w:r>
      <w:proofErr w:type="spellEnd"/>
      <w:r w:rsidRPr="00A34CAC">
        <w:t xml:space="preserve"> –</w:t>
      </w:r>
      <w:proofErr w:type="spellStart"/>
      <w:r w:rsidRPr="00A34CAC">
        <w:t>dfs</w:t>
      </w:r>
      <w:proofErr w:type="spellEnd"/>
      <w:r w:rsidRPr="00A34CAC">
        <w:t xml:space="preserve"> </w:t>
      </w:r>
      <w:proofErr w:type="spellStart"/>
      <w:r w:rsidRPr="00A34CAC">
        <w:rPr>
          <w:u w:val="single"/>
        </w:rPr>
        <w:t>demdfs.tif</w:t>
      </w:r>
      <w:proofErr w:type="spellEnd"/>
      <w:r w:rsidRPr="00A34CAC">
        <w:t xml:space="preserve"> [</w:t>
      </w:r>
      <w:r w:rsidRPr="00A34CAC">
        <w:rPr>
          <w:b/>
          <w:i/>
        </w:rPr>
        <w:t>-thresh</w:t>
      </w:r>
      <w:r w:rsidRPr="00A34CAC">
        <w:t xml:space="preserve"> 0.2] [</w:t>
      </w:r>
      <w:r w:rsidRPr="00A34CAC">
        <w:rPr>
          <w:b/>
          <w:i/>
        </w:rPr>
        <w:t>-alpha</w:t>
      </w:r>
      <w:r w:rsidRPr="00A34CAC">
        <w:t xml:space="preserve"> 20] [</w:t>
      </w:r>
      <w:r w:rsidRPr="00A34CAC">
        <w:rPr>
          <w:b/>
          <w:i/>
        </w:rPr>
        <w:t>-direct</w:t>
      </w:r>
      <w:r w:rsidRPr="00A34CAC">
        <w:t>]</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assfile</w:t>
      </w:r>
      <w:proofErr w:type="spellEnd"/>
      <w:proofErr w:type="gramEnd"/>
      <w:r w:rsidRPr="00A34CAC">
        <w:t xml:space="preserve"> </w:t>
      </w:r>
      <w:r w:rsidRPr="00A34CAC">
        <w:sym w:font="Wingdings" w:char="F0E0"/>
      </w:r>
      <w:r w:rsidRPr="00A34CAC">
        <w:t xml:space="preserve"> Input avalanche source site grid</w:t>
      </w:r>
    </w:p>
    <w:p w:rsidR="00A34CAC" w:rsidRPr="00A34CAC" w:rsidRDefault="00A34CAC" w:rsidP="00B02637">
      <w:pPr>
        <w:spacing w:after="0" w:line="240" w:lineRule="auto"/>
      </w:pPr>
      <w:proofErr w:type="spellStart"/>
      <w:proofErr w:type="gramStart"/>
      <w:r w:rsidRPr="00A34CAC">
        <w:t>rzfile</w:t>
      </w:r>
      <w:proofErr w:type="spellEnd"/>
      <w:proofErr w:type="gramEnd"/>
      <w:r w:rsidRPr="00A34CAC">
        <w:t xml:space="preserve"> </w:t>
      </w:r>
      <w:r w:rsidRPr="00A34CAC">
        <w:sym w:font="Wingdings" w:char="F0E0"/>
      </w:r>
      <w:r w:rsidRPr="00A34CAC">
        <w:t xml:space="preserve"> Output avalanche runout zone grid.  The values output are actually the alpha angles from the source zone to each grid cell.  All will be greater than the input alpha threshold angle.</w:t>
      </w:r>
    </w:p>
    <w:p w:rsidR="00A34CAC" w:rsidRPr="00A34CAC" w:rsidRDefault="008E1B07" w:rsidP="00B02637">
      <w:pPr>
        <w:spacing w:after="0" w:line="240" w:lineRule="auto"/>
      </w:pPr>
      <w:proofErr w:type="spellStart"/>
      <w:proofErr w:type="gramStart"/>
      <w:r>
        <w:t>dfs</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distance down (path distance) grid</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Input proportion threshold</w:t>
      </w:r>
    </w:p>
    <w:p w:rsidR="00A34CAC" w:rsidRPr="00A34CAC" w:rsidRDefault="00A34CAC" w:rsidP="00B02637">
      <w:pPr>
        <w:spacing w:after="0" w:line="240" w:lineRule="auto"/>
      </w:pPr>
      <w:proofErr w:type="gramStart"/>
      <w:r w:rsidRPr="00A34CAC">
        <w:t>alpha</w:t>
      </w:r>
      <w:proofErr w:type="gramEnd"/>
      <w:r w:rsidRPr="00A34CAC">
        <w:t xml:space="preserve"> </w:t>
      </w:r>
      <w:r w:rsidRPr="00A34CAC">
        <w:sym w:font="Wingdings" w:char="F0E0"/>
      </w:r>
      <w:r w:rsidRPr="00A34CAC">
        <w:t xml:space="preserve"> Input angle threshold</w:t>
      </w:r>
    </w:p>
    <w:p w:rsidR="00A34CAC" w:rsidRPr="00A34CAC" w:rsidRDefault="008E1B07" w:rsidP="00B02637">
      <w:pPr>
        <w:spacing w:after="0" w:line="240" w:lineRule="auto"/>
      </w:pPr>
      <w:proofErr w:type="spellStart"/>
      <w:proofErr w:type="gramStart"/>
      <w:r>
        <w:t>direct</w:t>
      </w:r>
      <w:r w:rsidR="00A34CAC" w:rsidRPr="00A34CAC">
        <w:t>h</w:t>
      </w:r>
      <w:proofErr w:type="spellEnd"/>
      <w:proofErr w:type="gramEnd"/>
      <w:r w:rsidR="00A34CAC" w:rsidRPr="00A34CAC">
        <w:t xml:space="preserve"> </w:t>
      </w:r>
      <w:r w:rsidR="00A34CAC" w:rsidRPr="00A34CAC">
        <w:sym w:font="Wingdings" w:char="F0E0"/>
      </w:r>
      <w:r w:rsidR="00A34CAC" w:rsidRPr="00A34CAC">
        <w:t xml:space="preserve"> Flag to indicate whether distance is measured along flow path (</w:t>
      </w:r>
      <w:r>
        <w:t>default</w:t>
      </w:r>
      <w:r w:rsidR="00A34CAC" w:rsidRPr="00A34CAC">
        <w:t>) or as a straight line from source to grid cell (</w:t>
      </w:r>
      <w:r>
        <w:t>if direct is given</w:t>
      </w:r>
      <w:r w:rsidR="00A34CAC" w:rsidRPr="00A34CAC">
        <w:t>).  Distances are horizontal distances in both cases.</w:t>
      </w:r>
    </w:p>
    <w:p w:rsidR="008E1B07" w:rsidRDefault="008E1B07" w:rsidP="00B02637">
      <w:pPr>
        <w:spacing w:after="0" w:line="240" w:lineRule="auto"/>
        <w:rPr>
          <w:b/>
          <w:bCs/>
        </w:rPr>
      </w:pPr>
    </w:p>
    <w:p w:rsidR="00A34CAC" w:rsidRPr="00A34CAC" w:rsidRDefault="00A34CAC" w:rsidP="00B02637">
      <w:pPr>
        <w:spacing w:after="0" w:line="240" w:lineRule="auto"/>
        <w:rPr>
          <w:b/>
          <w:bCs/>
        </w:rPr>
      </w:pPr>
      <w:proofErr w:type="spellStart"/>
      <w:r w:rsidRPr="00A34CAC">
        <w:rPr>
          <w:b/>
          <w:bCs/>
        </w:rPr>
        <w:t>SlopeAveDown</w:t>
      </w:r>
      <w:proofErr w:type="spellEnd"/>
    </w:p>
    <w:p w:rsidR="00A34CAC" w:rsidRPr="00A34CAC" w:rsidRDefault="00A34CAC" w:rsidP="00B02637">
      <w:pPr>
        <w:spacing w:after="0" w:line="240" w:lineRule="auto"/>
      </w:pPr>
      <w:r w:rsidRPr="00A34CAC">
        <w:t xml:space="preserve">This function computes slope in a D8 downslope direction averaged over a user selected distanc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SlopeAveDown</w:t>
      </w:r>
      <w:proofErr w:type="spellEnd"/>
      <w:r w:rsidRPr="00A34CAC">
        <w:t xml:space="preserve"> dem.tif      (default file suffixes used, default downslope distance taken as 50)</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SlopeAveDown</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r w:rsidRPr="00A34CAC">
        <w:rPr>
          <w:b/>
          <w:i/>
        </w:rPr>
        <w:t>slpd</w:t>
      </w:r>
      <w:proofErr w:type="spellEnd"/>
      <w:r w:rsidRPr="00A34CAC">
        <w:t xml:space="preserve"> </w:t>
      </w:r>
      <w:proofErr w:type="spellStart"/>
      <w:r w:rsidRPr="00A34CAC">
        <w:rPr>
          <w:u w:val="single"/>
        </w:rPr>
        <w:t>demslpd.tif</w:t>
      </w:r>
      <w:proofErr w:type="spellEnd"/>
      <w:r w:rsidRPr="00A34CAC">
        <w:t xml:space="preserve"> [</w:t>
      </w:r>
      <w:r w:rsidRPr="00A34CAC">
        <w:rPr>
          <w:b/>
          <w:i/>
        </w:rPr>
        <w:t>-</w:t>
      </w:r>
      <w:proofErr w:type="spellStart"/>
      <w:proofErr w:type="gramStart"/>
      <w:r w:rsidRPr="00A34CAC">
        <w:rPr>
          <w:b/>
          <w:i/>
        </w:rPr>
        <w:t>dn</w:t>
      </w:r>
      <w:proofErr w:type="spellEnd"/>
      <w:proofErr w:type="gramEnd"/>
      <w:r w:rsidRPr="00A34CAC">
        <w:t xml:space="preserve"> 50]</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Input D8 flow direction grid</w:t>
      </w:r>
    </w:p>
    <w:p w:rsidR="00A34CAC" w:rsidRPr="00A34CAC" w:rsidRDefault="00A34CAC" w:rsidP="00B02637">
      <w:pPr>
        <w:spacing w:after="0" w:line="240" w:lineRule="auto"/>
      </w:pPr>
      <w:proofErr w:type="spellStart"/>
      <w:proofErr w:type="gramStart"/>
      <w:r w:rsidRPr="00A34CAC">
        <w:lastRenderedPageBreak/>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slpdfile</w:t>
      </w:r>
      <w:proofErr w:type="spellEnd"/>
      <w:proofErr w:type="gramEnd"/>
      <w:r w:rsidRPr="00A34CAC">
        <w:t xml:space="preserve"> </w:t>
      </w:r>
      <w:r w:rsidRPr="00A34CAC">
        <w:sym w:font="Wingdings" w:char="F0E0"/>
      </w:r>
      <w:r w:rsidRPr="00A34CAC">
        <w:t xml:space="preserve">  Output D8 slope distance averaged grid</w:t>
      </w:r>
    </w:p>
    <w:p w:rsidR="00A34CAC" w:rsidRPr="00A34CAC" w:rsidRDefault="00A34CAC" w:rsidP="00B02637">
      <w:pPr>
        <w:spacing w:after="0" w:line="240" w:lineRule="auto"/>
      </w:pPr>
      <w:proofErr w:type="spellStart"/>
      <w:proofErr w:type="gramStart"/>
      <w:r w:rsidRPr="00A34CAC">
        <w:t>dn</w:t>
      </w:r>
      <w:proofErr w:type="spellEnd"/>
      <w:proofErr w:type="gramEnd"/>
      <w:r w:rsidRPr="00A34CAC">
        <w:t xml:space="preserve"> </w:t>
      </w:r>
      <w:r w:rsidRPr="00A34CAC">
        <w:sym w:font="Wingdings" w:char="F0E0"/>
      </w:r>
      <w:r w:rsidRPr="00A34CAC">
        <w:t xml:space="preserve"> User selected downslope distance</w:t>
      </w:r>
    </w:p>
    <w:p w:rsidR="008E1B07" w:rsidRDefault="008E1B07" w:rsidP="00B02637">
      <w:pPr>
        <w:spacing w:after="0" w:line="240" w:lineRule="auto"/>
        <w:rPr>
          <w:b/>
          <w:iCs/>
        </w:rPr>
      </w:pPr>
    </w:p>
    <w:p w:rsidR="00CA5D79" w:rsidRDefault="00CA5D79" w:rsidP="00506098">
      <w:pPr>
        <w:pStyle w:val="Heading2"/>
        <w:keepNext w:val="0"/>
        <w:keepLines w:val="0"/>
      </w:pPr>
      <w:r>
        <w:t>References</w:t>
      </w:r>
    </w:p>
    <w:p w:rsidR="00C022C8" w:rsidRPr="00C022C8" w:rsidRDefault="00335C80" w:rsidP="00C022C8">
      <w:pPr>
        <w:spacing w:after="0" w:line="240" w:lineRule="auto"/>
        <w:ind w:left="720" w:hanging="720"/>
        <w:rPr>
          <w:rFonts w:ascii="Calibri" w:hAnsi="Calibri"/>
        </w:rPr>
      </w:pPr>
      <w:r>
        <w:fldChar w:fldCharType="begin"/>
      </w:r>
      <w:r w:rsidR="00C022C8">
        <w:instrText xml:space="preserve"> ADDIN EN.REFLIST </w:instrText>
      </w:r>
      <w:r>
        <w:fldChar w:fldCharType="separate"/>
      </w:r>
      <w:r w:rsidR="00C022C8" w:rsidRPr="00C022C8">
        <w:rPr>
          <w:rFonts w:ascii="Calibri" w:hAnsi="Calibri"/>
        </w:rPr>
        <w:t>Broscoe, A. J., (1959), "Quantitative analysis of longitudinal stream profiles of small watersheds," Office of Naval Research, Project NR 389-042, Technical Report No. 18, Department of Geology, Columbia University, New York.</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Garbrecht, J. and L. W. Martz, (1997), "The Assignment of Drainage Direction Over Flat Surfaces in Raster Digital Elevation Models," </w:t>
      </w:r>
      <w:r w:rsidRPr="00C022C8">
        <w:rPr>
          <w:rFonts w:ascii="Calibri" w:hAnsi="Calibri"/>
          <w:u w:val="single"/>
        </w:rPr>
        <w:t>Journal of Hydrology</w:t>
      </w:r>
      <w:r w:rsidRPr="00C022C8">
        <w:rPr>
          <w:rFonts w:ascii="Calibri" w:hAnsi="Calibri"/>
        </w:rPr>
        <w:t>, 193: 204-213.</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Iverson, R. M., (1997), "The Physics of Debris Flows," </w:t>
      </w:r>
      <w:r w:rsidRPr="00C022C8">
        <w:rPr>
          <w:rFonts w:ascii="Calibri" w:hAnsi="Calibri"/>
          <w:u w:val="single"/>
        </w:rPr>
        <w:t>Reviews of Geophysics</w:t>
      </w:r>
      <w:r w:rsidRPr="00C022C8">
        <w:rPr>
          <w:rFonts w:ascii="Calibri" w:hAnsi="Calibri"/>
        </w:rPr>
        <w:t>, 35, No. 3(August 1997): 245-29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McClung, D. and P. Schaerer, (1993), </w:t>
      </w:r>
      <w:r w:rsidRPr="00C022C8">
        <w:rPr>
          <w:rFonts w:ascii="Calibri" w:hAnsi="Calibri"/>
          <w:u w:val="single"/>
        </w:rPr>
        <w:t>The Avalanche Handbook</w:t>
      </w:r>
      <w:r w:rsidRPr="00C022C8">
        <w:rPr>
          <w:rFonts w:ascii="Calibri" w:hAnsi="Calibri"/>
        </w:rPr>
        <w:t>, 2nd Edition, Mountaineers Books, 271 p.</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Schaerer, P. A., (1981), "Avalanches," in </w:t>
      </w:r>
      <w:r w:rsidRPr="00C022C8">
        <w:rPr>
          <w:rFonts w:ascii="Calibri" w:hAnsi="Calibri"/>
          <w:u w:val="single"/>
        </w:rPr>
        <w:t>Handbook of Snow</w:t>
      </w:r>
      <w:r w:rsidRPr="00C022C8">
        <w:rPr>
          <w:rFonts w:ascii="Calibri" w:hAnsi="Calibri"/>
        </w:rPr>
        <w:t>, Edited by D. M. Gray and D. H. Male, Pergamon press, Willowdale, Canada, p.77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Toyos, G., D. Oramas Dorta, C. Oppenheimer, M. T. Pareschi, R. Sulpizio and G. Zanchetta, (2007), "GIS-assisted modelling for debris flow hazard assessment based on the events of May 1998 in the area of Sarno, Southern Italy: Part I. Maximum run-out," </w:t>
      </w:r>
      <w:r w:rsidRPr="00C022C8">
        <w:rPr>
          <w:rFonts w:ascii="Calibri" w:hAnsi="Calibri"/>
          <w:u w:val="single"/>
        </w:rPr>
        <w:t>Earth Surface Processes and Landforms</w:t>
      </w:r>
      <w:r w:rsidRPr="00C022C8">
        <w:rPr>
          <w:rFonts w:ascii="Calibri" w:hAnsi="Calibri"/>
        </w:rPr>
        <w:t xml:space="preserve">, 32(10): 1491-1502, </w:t>
      </w:r>
      <w:hyperlink r:id="rId34" w:history="1">
        <w:r w:rsidRPr="00C022C8">
          <w:rPr>
            <w:rStyle w:val="Hyperlink"/>
            <w:rFonts w:ascii="Calibri" w:hAnsi="Calibri"/>
          </w:rPr>
          <w:t>http://dx.doi.org/10.1002/esp.1472</w:t>
        </w:r>
      </w:hyperlink>
      <w:r w:rsidRPr="00C022C8">
        <w:rPr>
          <w:rFonts w:ascii="Calibri" w:hAnsi="Calibri"/>
        </w:rPr>
        <w:t xml:space="preserve"> </w:t>
      </w:r>
    </w:p>
    <w:p w:rsidR="00C022C8" w:rsidRPr="00C022C8" w:rsidRDefault="00C022C8" w:rsidP="00C022C8">
      <w:pPr>
        <w:spacing w:after="0" w:line="240" w:lineRule="auto"/>
        <w:rPr>
          <w:rFonts w:ascii="Calibri" w:hAnsi="Calibri"/>
        </w:rPr>
      </w:pPr>
    </w:p>
    <w:p w:rsidR="00CA5D79" w:rsidRPr="00CA5D79" w:rsidRDefault="00335C80" w:rsidP="00C022C8">
      <w:pPr>
        <w:spacing w:after="0" w:line="240" w:lineRule="auto"/>
        <w:ind w:left="720" w:hanging="720"/>
      </w:pPr>
      <w:r>
        <w:fldChar w:fldCharType="end"/>
      </w:r>
    </w:p>
    <w:sectPr w:rsidR="00CA5D79" w:rsidRPr="00CA5D79" w:rsidSect="001A1C00">
      <w:footerReference w:type="default" r:id="rId35"/>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4F07" w:rsidRDefault="00124F07" w:rsidP="00B35C35">
      <w:pPr>
        <w:spacing w:after="0" w:line="240" w:lineRule="auto"/>
      </w:pPr>
      <w:r>
        <w:separator/>
      </w:r>
    </w:p>
  </w:endnote>
  <w:endnote w:type="continuationSeparator" w:id="0">
    <w:p w:rsidR="00124F07" w:rsidRDefault="00124F07"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PS">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866" w:rsidRDefault="00256866">
    <w:pPr>
      <w:pStyle w:val="Footer"/>
    </w:pPr>
    <w:r>
      <w:t xml:space="preserve">Page | </w:t>
    </w:r>
    <w:r>
      <w:fldChar w:fldCharType="begin"/>
    </w:r>
    <w:r>
      <w:instrText xml:space="preserve"> PAGE   \* MERGEFORMAT </w:instrText>
    </w:r>
    <w:r>
      <w:fldChar w:fldCharType="separate"/>
    </w:r>
    <w:r w:rsidR="00A07CC2">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4F07" w:rsidRDefault="00124F07" w:rsidP="00B35C35">
      <w:pPr>
        <w:spacing w:after="0" w:line="240" w:lineRule="auto"/>
      </w:pPr>
      <w:r>
        <w:separator/>
      </w:r>
    </w:p>
  </w:footnote>
  <w:footnote w:type="continuationSeparator" w:id="0">
    <w:p w:rsidR="00124F07" w:rsidRDefault="00124F07"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37257"/>
    <w:multiLevelType w:val="hybridMultilevel"/>
    <w:tmpl w:val="D5640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15642C"/>
    <w:multiLevelType w:val="hybridMultilevel"/>
    <w:tmpl w:val="4E687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9557AF"/>
    <w:multiLevelType w:val="hybridMultilevel"/>
    <w:tmpl w:val="4C5CE808"/>
    <w:lvl w:ilvl="0" w:tplc="B0A65CF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3A1476"/>
    <w:multiLevelType w:val="hybridMultilevel"/>
    <w:tmpl w:val="57106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F3143C0"/>
    <w:multiLevelType w:val="hybridMultilevel"/>
    <w:tmpl w:val="482631EE"/>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E60148"/>
    <w:multiLevelType w:val="hybridMultilevel"/>
    <w:tmpl w:val="95185066"/>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A57173"/>
    <w:multiLevelType w:val="hybridMultilevel"/>
    <w:tmpl w:val="7E36611A"/>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805F2E"/>
    <w:multiLevelType w:val="hybridMultilevel"/>
    <w:tmpl w:val="B686D1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657B40"/>
    <w:multiLevelType w:val="hybridMultilevel"/>
    <w:tmpl w:val="125C9F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2EF1FA9"/>
    <w:multiLevelType w:val="hybridMultilevel"/>
    <w:tmpl w:val="A58C9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1E7F1A"/>
    <w:multiLevelType w:val="hybridMultilevel"/>
    <w:tmpl w:val="A87E7FA2"/>
    <w:lvl w:ilvl="0" w:tplc="761EBA72">
      <w:numFmt w:val="bullet"/>
      <w:lvlText w:val="-"/>
      <w:lvlJc w:val="left"/>
      <w:pPr>
        <w:tabs>
          <w:tab w:val="num" w:pos="720"/>
        </w:tabs>
        <w:ind w:left="720" w:hanging="360"/>
      </w:pPr>
      <w:rPr>
        <w:rFonts w:ascii="Times New Roman" w:eastAsia="Times New Roman" w:hAnsi="Times New Roman" w:cs="Times New Roman" w:hint="default"/>
      </w:rPr>
    </w:lvl>
    <w:lvl w:ilvl="1" w:tplc="60A048DA" w:tentative="1">
      <w:start w:val="1"/>
      <w:numFmt w:val="bullet"/>
      <w:lvlText w:val="o"/>
      <w:lvlJc w:val="left"/>
      <w:pPr>
        <w:tabs>
          <w:tab w:val="num" w:pos="1440"/>
        </w:tabs>
        <w:ind w:left="1440" w:hanging="360"/>
      </w:pPr>
      <w:rPr>
        <w:rFonts w:ascii="Courier New" w:hAnsi="Courier New" w:cs="Courier New" w:hint="default"/>
      </w:rPr>
    </w:lvl>
    <w:lvl w:ilvl="2" w:tplc="2AB81BF8" w:tentative="1">
      <w:start w:val="1"/>
      <w:numFmt w:val="bullet"/>
      <w:lvlText w:val=""/>
      <w:lvlJc w:val="left"/>
      <w:pPr>
        <w:tabs>
          <w:tab w:val="num" w:pos="2160"/>
        </w:tabs>
        <w:ind w:left="2160" w:hanging="360"/>
      </w:pPr>
      <w:rPr>
        <w:rFonts w:ascii="Wingdings" w:hAnsi="Wingdings" w:hint="default"/>
      </w:rPr>
    </w:lvl>
    <w:lvl w:ilvl="3" w:tplc="75EA2468" w:tentative="1">
      <w:start w:val="1"/>
      <w:numFmt w:val="bullet"/>
      <w:lvlText w:val=""/>
      <w:lvlJc w:val="left"/>
      <w:pPr>
        <w:tabs>
          <w:tab w:val="num" w:pos="2880"/>
        </w:tabs>
        <w:ind w:left="2880" w:hanging="360"/>
      </w:pPr>
      <w:rPr>
        <w:rFonts w:ascii="Symbol" w:hAnsi="Symbol" w:hint="default"/>
      </w:rPr>
    </w:lvl>
    <w:lvl w:ilvl="4" w:tplc="3280C5E2" w:tentative="1">
      <w:start w:val="1"/>
      <w:numFmt w:val="bullet"/>
      <w:lvlText w:val="o"/>
      <w:lvlJc w:val="left"/>
      <w:pPr>
        <w:tabs>
          <w:tab w:val="num" w:pos="3600"/>
        </w:tabs>
        <w:ind w:left="3600" w:hanging="360"/>
      </w:pPr>
      <w:rPr>
        <w:rFonts w:ascii="Courier New" w:hAnsi="Courier New" w:cs="Courier New" w:hint="default"/>
      </w:rPr>
    </w:lvl>
    <w:lvl w:ilvl="5" w:tplc="EF843E3C" w:tentative="1">
      <w:start w:val="1"/>
      <w:numFmt w:val="bullet"/>
      <w:lvlText w:val=""/>
      <w:lvlJc w:val="left"/>
      <w:pPr>
        <w:tabs>
          <w:tab w:val="num" w:pos="4320"/>
        </w:tabs>
        <w:ind w:left="4320" w:hanging="360"/>
      </w:pPr>
      <w:rPr>
        <w:rFonts w:ascii="Wingdings" w:hAnsi="Wingdings" w:hint="default"/>
      </w:rPr>
    </w:lvl>
    <w:lvl w:ilvl="6" w:tplc="18F869DE" w:tentative="1">
      <w:start w:val="1"/>
      <w:numFmt w:val="bullet"/>
      <w:lvlText w:val=""/>
      <w:lvlJc w:val="left"/>
      <w:pPr>
        <w:tabs>
          <w:tab w:val="num" w:pos="5040"/>
        </w:tabs>
        <w:ind w:left="5040" w:hanging="360"/>
      </w:pPr>
      <w:rPr>
        <w:rFonts w:ascii="Symbol" w:hAnsi="Symbol" w:hint="default"/>
      </w:rPr>
    </w:lvl>
    <w:lvl w:ilvl="7" w:tplc="D0BC4550" w:tentative="1">
      <w:start w:val="1"/>
      <w:numFmt w:val="bullet"/>
      <w:lvlText w:val="o"/>
      <w:lvlJc w:val="left"/>
      <w:pPr>
        <w:tabs>
          <w:tab w:val="num" w:pos="5760"/>
        </w:tabs>
        <w:ind w:left="5760" w:hanging="360"/>
      </w:pPr>
      <w:rPr>
        <w:rFonts w:ascii="Courier New" w:hAnsi="Courier New" w:cs="Courier New" w:hint="default"/>
      </w:rPr>
    </w:lvl>
    <w:lvl w:ilvl="8" w:tplc="916A000C" w:tentative="1">
      <w:start w:val="1"/>
      <w:numFmt w:val="bullet"/>
      <w:lvlText w:val=""/>
      <w:lvlJc w:val="left"/>
      <w:pPr>
        <w:tabs>
          <w:tab w:val="num" w:pos="6480"/>
        </w:tabs>
        <w:ind w:left="6480" w:hanging="360"/>
      </w:pPr>
      <w:rPr>
        <w:rFonts w:ascii="Wingdings" w:hAnsi="Wingdings" w:hint="default"/>
      </w:rPr>
    </w:lvl>
  </w:abstractNum>
  <w:abstractNum w:abstractNumId="17">
    <w:nsid w:val="54311565"/>
    <w:multiLevelType w:val="hybridMultilevel"/>
    <w:tmpl w:val="9E4089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5781830"/>
    <w:multiLevelType w:val="hybridMultilevel"/>
    <w:tmpl w:val="2D381844"/>
    <w:lvl w:ilvl="0" w:tplc="60A04B70">
      <w:start w:val="1"/>
      <w:numFmt w:val="decimal"/>
      <w:lvlText w:val="%1."/>
      <w:lvlJc w:val="left"/>
      <w:pPr>
        <w:tabs>
          <w:tab w:val="num" w:pos="360"/>
        </w:tabs>
        <w:ind w:left="360" w:hanging="360"/>
      </w:pPr>
    </w:lvl>
    <w:lvl w:ilvl="1" w:tplc="89120218">
      <w:numFmt w:val="bullet"/>
      <w:lvlText w:val="-"/>
      <w:lvlJc w:val="left"/>
      <w:pPr>
        <w:tabs>
          <w:tab w:val="num" w:pos="1080"/>
        </w:tabs>
        <w:ind w:left="1080" w:hanging="360"/>
      </w:pPr>
      <w:rPr>
        <w:rFonts w:ascii="Times New Roman" w:eastAsia="Times New Roman" w:hAnsi="Times New Roman" w:cs="Times New Roman" w:hint="default"/>
      </w:rPr>
    </w:lvl>
    <w:lvl w:ilvl="2" w:tplc="941C5A44" w:tentative="1">
      <w:start w:val="1"/>
      <w:numFmt w:val="lowerRoman"/>
      <w:lvlText w:val="%3."/>
      <w:lvlJc w:val="right"/>
      <w:pPr>
        <w:tabs>
          <w:tab w:val="num" w:pos="1800"/>
        </w:tabs>
        <w:ind w:left="1800" w:hanging="180"/>
      </w:pPr>
    </w:lvl>
    <w:lvl w:ilvl="3" w:tplc="36B8B782" w:tentative="1">
      <w:start w:val="1"/>
      <w:numFmt w:val="decimal"/>
      <w:lvlText w:val="%4."/>
      <w:lvlJc w:val="left"/>
      <w:pPr>
        <w:tabs>
          <w:tab w:val="num" w:pos="2520"/>
        </w:tabs>
        <w:ind w:left="2520" w:hanging="360"/>
      </w:pPr>
    </w:lvl>
    <w:lvl w:ilvl="4" w:tplc="9CACE1E0" w:tentative="1">
      <w:start w:val="1"/>
      <w:numFmt w:val="lowerLetter"/>
      <w:lvlText w:val="%5."/>
      <w:lvlJc w:val="left"/>
      <w:pPr>
        <w:tabs>
          <w:tab w:val="num" w:pos="3240"/>
        </w:tabs>
        <w:ind w:left="3240" w:hanging="360"/>
      </w:pPr>
    </w:lvl>
    <w:lvl w:ilvl="5" w:tplc="0B9A80A0" w:tentative="1">
      <w:start w:val="1"/>
      <w:numFmt w:val="lowerRoman"/>
      <w:lvlText w:val="%6."/>
      <w:lvlJc w:val="right"/>
      <w:pPr>
        <w:tabs>
          <w:tab w:val="num" w:pos="3960"/>
        </w:tabs>
        <w:ind w:left="3960" w:hanging="180"/>
      </w:pPr>
    </w:lvl>
    <w:lvl w:ilvl="6" w:tplc="DA406D92" w:tentative="1">
      <w:start w:val="1"/>
      <w:numFmt w:val="decimal"/>
      <w:lvlText w:val="%7."/>
      <w:lvlJc w:val="left"/>
      <w:pPr>
        <w:tabs>
          <w:tab w:val="num" w:pos="4680"/>
        </w:tabs>
        <w:ind w:left="4680" w:hanging="360"/>
      </w:pPr>
    </w:lvl>
    <w:lvl w:ilvl="7" w:tplc="06CC2214" w:tentative="1">
      <w:start w:val="1"/>
      <w:numFmt w:val="lowerLetter"/>
      <w:lvlText w:val="%8."/>
      <w:lvlJc w:val="left"/>
      <w:pPr>
        <w:tabs>
          <w:tab w:val="num" w:pos="5400"/>
        </w:tabs>
        <w:ind w:left="5400" w:hanging="360"/>
      </w:pPr>
    </w:lvl>
    <w:lvl w:ilvl="8" w:tplc="C026155C" w:tentative="1">
      <w:start w:val="1"/>
      <w:numFmt w:val="lowerRoman"/>
      <w:lvlText w:val="%9."/>
      <w:lvlJc w:val="right"/>
      <w:pPr>
        <w:tabs>
          <w:tab w:val="num" w:pos="6120"/>
        </w:tabs>
        <w:ind w:left="6120" w:hanging="180"/>
      </w:pPr>
    </w:lvl>
  </w:abstractNum>
  <w:abstractNum w:abstractNumId="19">
    <w:nsid w:val="57297EFD"/>
    <w:multiLevelType w:val="hybridMultilevel"/>
    <w:tmpl w:val="16F868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DCC18E5"/>
    <w:multiLevelType w:val="hybridMultilevel"/>
    <w:tmpl w:val="E3A24DB2"/>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64159B"/>
    <w:multiLevelType w:val="hybridMultilevel"/>
    <w:tmpl w:val="09A41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890303"/>
    <w:multiLevelType w:val="hybridMultilevel"/>
    <w:tmpl w:val="5FD4D4B2"/>
    <w:lvl w:ilvl="0" w:tplc="78EEBAEE">
      <w:start w:val="1"/>
      <w:numFmt w:val="bullet"/>
      <w:lvlText w:val=""/>
      <w:lvlJc w:val="left"/>
      <w:pPr>
        <w:ind w:left="1080" w:hanging="360"/>
      </w:pPr>
      <w:rPr>
        <w:rFonts w:ascii="Wingdings" w:hAnsi="Wingdings" w:hint="default"/>
      </w:rPr>
    </w:lvl>
    <w:lvl w:ilvl="1" w:tplc="F448F9C0" w:tentative="1">
      <w:start w:val="1"/>
      <w:numFmt w:val="bullet"/>
      <w:lvlText w:val="o"/>
      <w:lvlJc w:val="left"/>
      <w:pPr>
        <w:ind w:left="1800" w:hanging="360"/>
      </w:pPr>
      <w:rPr>
        <w:rFonts w:ascii="Courier New" w:hAnsi="Courier New" w:cs="Courier New" w:hint="default"/>
      </w:rPr>
    </w:lvl>
    <w:lvl w:ilvl="2" w:tplc="EE889162" w:tentative="1">
      <w:start w:val="1"/>
      <w:numFmt w:val="bullet"/>
      <w:lvlText w:val=""/>
      <w:lvlJc w:val="left"/>
      <w:pPr>
        <w:ind w:left="2520" w:hanging="360"/>
      </w:pPr>
      <w:rPr>
        <w:rFonts w:ascii="Wingdings" w:hAnsi="Wingdings" w:hint="default"/>
      </w:rPr>
    </w:lvl>
    <w:lvl w:ilvl="3" w:tplc="0A5E1DD6" w:tentative="1">
      <w:start w:val="1"/>
      <w:numFmt w:val="bullet"/>
      <w:lvlText w:val=""/>
      <w:lvlJc w:val="left"/>
      <w:pPr>
        <w:ind w:left="3240" w:hanging="360"/>
      </w:pPr>
      <w:rPr>
        <w:rFonts w:ascii="Symbol" w:hAnsi="Symbol" w:hint="default"/>
      </w:rPr>
    </w:lvl>
    <w:lvl w:ilvl="4" w:tplc="F50EBA7E" w:tentative="1">
      <w:start w:val="1"/>
      <w:numFmt w:val="bullet"/>
      <w:lvlText w:val="o"/>
      <w:lvlJc w:val="left"/>
      <w:pPr>
        <w:ind w:left="3960" w:hanging="360"/>
      </w:pPr>
      <w:rPr>
        <w:rFonts w:ascii="Courier New" w:hAnsi="Courier New" w:cs="Courier New" w:hint="default"/>
      </w:rPr>
    </w:lvl>
    <w:lvl w:ilvl="5" w:tplc="F54ACE54" w:tentative="1">
      <w:start w:val="1"/>
      <w:numFmt w:val="bullet"/>
      <w:lvlText w:val=""/>
      <w:lvlJc w:val="left"/>
      <w:pPr>
        <w:ind w:left="4680" w:hanging="360"/>
      </w:pPr>
      <w:rPr>
        <w:rFonts w:ascii="Wingdings" w:hAnsi="Wingdings" w:hint="default"/>
      </w:rPr>
    </w:lvl>
    <w:lvl w:ilvl="6" w:tplc="FE2096A6" w:tentative="1">
      <w:start w:val="1"/>
      <w:numFmt w:val="bullet"/>
      <w:lvlText w:val=""/>
      <w:lvlJc w:val="left"/>
      <w:pPr>
        <w:ind w:left="5400" w:hanging="360"/>
      </w:pPr>
      <w:rPr>
        <w:rFonts w:ascii="Symbol" w:hAnsi="Symbol" w:hint="default"/>
      </w:rPr>
    </w:lvl>
    <w:lvl w:ilvl="7" w:tplc="F4A02640" w:tentative="1">
      <w:start w:val="1"/>
      <w:numFmt w:val="bullet"/>
      <w:lvlText w:val="o"/>
      <w:lvlJc w:val="left"/>
      <w:pPr>
        <w:ind w:left="6120" w:hanging="360"/>
      </w:pPr>
      <w:rPr>
        <w:rFonts w:ascii="Courier New" w:hAnsi="Courier New" w:cs="Courier New" w:hint="default"/>
      </w:rPr>
    </w:lvl>
    <w:lvl w:ilvl="8" w:tplc="E11C6DB8" w:tentative="1">
      <w:start w:val="1"/>
      <w:numFmt w:val="bullet"/>
      <w:lvlText w:val=""/>
      <w:lvlJc w:val="left"/>
      <w:pPr>
        <w:ind w:left="6840" w:hanging="360"/>
      </w:pPr>
      <w:rPr>
        <w:rFonts w:ascii="Wingdings" w:hAnsi="Wingdings" w:hint="default"/>
      </w:rPr>
    </w:lvl>
  </w:abstractNum>
  <w:abstractNum w:abstractNumId="24">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4"/>
  </w:num>
  <w:num w:numId="3">
    <w:abstractNumId w:val="25"/>
  </w:num>
  <w:num w:numId="4">
    <w:abstractNumId w:val="12"/>
  </w:num>
  <w:num w:numId="5">
    <w:abstractNumId w:val="20"/>
  </w:num>
  <w:num w:numId="6">
    <w:abstractNumId w:val="26"/>
  </w:num>
  <w:num w:numId="7">
    <w:abstractNumId w:val="24"/>
  </w:num>
  <w:num w:numId="8">
    <w:abstractNumId w:val="23"/>
  </w:num>
  <w:num w:numId="9">
    <w:abstractNumId w:val="16"/>
  </w:num>
  <w:num w:numId="10">
    <w:abstractNumId w:val="10"/>
  </w:num>
  <w:num w:numId="11">
    <w:abstractNumId w:val="11"/>
  </w:num>
  <w:num w:numId="12">
    <w:abstractNumId w:val="9"/>
  </w:num>
  <w:num w:numId="13">
    <w:abstractNumId w:val="13"/>
  </w:num>
  <w:num w:numId="14">
    <w:abstractNumId w:val="18"/>
  </w:num>
  <w:num w:numId="15">
    <w:abstractNumId w:val="4"/>
  </w:num>
  <w:num w:numId="16">
    <w:abstractNumId w:val="5"/>
  </w:num>
  <w:num w:numId="17">
    <w:abstractNumId w:val="3"/>
  </w:num>
  <w:num w:numId="18">
    <w:abstractNumId w:val="17"/>
  </w:num>
  <w:num w:numId="19">
    <w:abstractNumId w:val="21"/>
  </w:num>
  <w:num w:numId="20">
    <w:abstractNumId w:val="6"/>
  </w:num>
  <w:num w:numId="21">
    <w:abstractNumId w:val="1"/>
  </w:num>
  <w:num w:numId="22">
    <w:abstractNumId w:val="8"/>
  </w:num>
  <w:num w:numId="23">
    <w:abstractNumId w:val="2"/>
  </w:num>
  <w:num w:numId="24">
    <w:abstractNumId w:val="22"/>
  </w:num>
  <w:num w:numId="25">
    <w:abstractNumId w:val="19"/>
  </w:num>
  <w:num w:numId="26">
    <w:abstractNumId w:val="15"/>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ṩṯ(훘"/>
    <w:docVar w:name="EN.Layout" w:val="EN.InstantForm"/>
    <w:docVar w:name="EN.Libraries" w:val="w:docVa"/>
  </w:docVars>
  <w:rsids>
    <w:rsidRoot w:val="00D133A6"/>
    <w:rsid w:val="00016157"/>
    <w:rsid w:val="00022B3D"/>
    <w:rsid w:val="00027353"/>
    <w:rsid w:val="00033F2E"/>
    <w:rsid w:val="000418B5"/>
    <w:rsid w:val="00043E0A"/>
    <w:rsid w:val="000714FC"/>
    <w:rsid w:val="000A0115"/>
    <w:rsid w:val="000B2919"/>
    <w:rsid w:val="000C0B73"/>
    <w:rsid w:val="000D2C76"/>
    <w:rsid w:val="000E46D9"/>
    <w:rsid w:val="000E4FBC"/>
    <w:rsid w:val="0010172D"/>
    <w:rsid w:val="001022D7"/>
    <w:rsid w:val="001050C8"/>
    <w:rsid w:val="00124F07"/>
    <w:rsid w:val="00137334"/>
    <w:rsid w:val="00141DF3"/>
    <w:rsid w:val="00145B51"/>
    <w:rsid w:val="0015704E"/>
    <w:rsid w:val="001730E4"/>
    <w:rsid w:val="00174A2E"/>
    <w:rsid w:val="00177C35"/>
    <w:rsid w:val="001861FB"/>
    <w:rsid w:val="00190226"/>
    <w:rsid w:val="001905BD"/>
    <w:rsid w:val="001A1C00"/>
    <w:rsid w:val="001D1852"/>
    <w:rsid w:val="001D2525"/>
    <w:rsid w:val="001E556F"/>
    <w:rsid w:val="001F1EF1"/>
    <w:rsid w:val="00201CEA"/>
    <w:rsid w:val="00227809"/>
    <w:rsid w:val="002420C1"/>
    <w:rsid w:val="00243B42"/>
    <w:rsid w:val="0025419B"/>
    <w:rsid w:val="00256866"/>
    <w:rsid w:val="00260797"/>
    <w:rsid w:val="002675F2"/>
    <w:rsid w:val="00267E9D"/>
    <w:rsid w:val="00275F43"/>
    <w:rsid w:val="002761B5"/>
    <w:rsid w:val="0027632B"/>
    <w:rsid w:val="0029790C"/>
    <w:rsid w:val="002A0ACD"/>
    <w:rsid w:val="002D3C62"/>
    <w:rsid w:val="002D7BBA"/>
    <w:rsid w:val="00300C6E"/>
    <w:rsid w:val="0030176E"/>
    <w:rsid w:val="00335B31"/>
    <w:rsid w:val="00335C80"/>
    <w:rsid w:val="00355FAF"/>
    <w:rsid w:val="00365ABC"/>
    <w:rsid w:val="003A12F0"/>
    <w:rsid w:val="003F136C"/>
    <w:rsid w:val="003F6215"/>
    <w:rsid w:val="00405A2E"/>
    <w:rsid w:val="00407544"/>
    <w:rsid w:val="00416332"/>
    <w:rsid w:val="004312F7"/>
    <w:rsid w:val="00433845"/>
    <w:rsid w:val="00450CC3"/>
    <w:rsid w:val="00455E1D"/>
    <w:rsid w:val="00455F7A"/>
    <w:rsid w:val="0046654F"/>
    <w:rsid w:val="004911B8"/>
    <w:rsid w:val="004D487A"/>
    <w:rsid w:val="004D5F23"/>
    <w:rsid w:val="004D6A7A"/>
    <w:rsid w:val="004E45C0"/>
    <w:rsid w:val="004E5752"/>
    <w:rsid w:val="004E737B"/>
    <w:rsid w:val="004F5E9B"/>
    <w:rsid w:val="00506098"/>
    <w:rsid w:val="00511D6E"/>
    <w:rsid w:val="00520401"/>
    <w:rsid w:val="00535FF3"/>
    <w:rsid w:val="00536D66"/>
    <w:rsid w:val="00546400"/>
    <w:rsid w:val="00547E49"/>
    <w:rsid w:val="00555622"/>
    <w:rsid w:val="00557068"/>
    <w:rsid w:val="005579CF"/>
    <w:rsid w:val="005903B7"/>
    <w:rsid w:val="0059090E"/>
    <w:rsid w:val="005C3C76"/>
    <w:rsid w:val="005D0D70"/>
    <w:rsid w:val="005D2A02"/>
    <w:rsid w:val="005E0C9C"/>
    <w:rsid w:val="005E1612"/>
    <w:rsid w:val="005F7B1F"/>
    <w:rsid w:val="0062106B"/>
    <w:rsid w:val="00622518"/>
    <w:rsid w:val="00643856"/>
    <w:rsid w:val="00676FDB"/>
    <w:rsid w:val="00680A04"/>
    <w:rsid w:val="00694186"/>
    <w:rsid w:val="006A7965"/>
    <w:rsid w:val="006C45FA"/>
    <w:rsid w:val="006D7D57"/>
    <w:rsid w:val="00701A12"/>
    <w:rsid w:val="00717D90"/>
    <w:rsid w:val="00721368"/>
    <w:rsid w:val="007305E0"/>
    <w:rsid w:val="007351A1"/>
    <w:rsid w:val="0074545F"/>
    <w:rsid w:val="00746D21"/>
    <w:rsid w:val="007764D6"/>
    <w:rsid w:val="0078193C"/>
    <w:rsid w:val="007863C9"/>
    <w:rsid w:val="00796AEC"/>
    <w:rsid w:val="007C51F0"/>
    <w:rsid w:val="007C71EE"/>
    <w:rsid w:val="007E33D3"/>
    <w:rsid w:val="008461E9"/>
    <w:rsid w:val="00853915"/>
    <w:rsid w:val="00856AEF"/>
    <w:rsid w:val="008600AA"/>
    <w:rsid w:val="00860C38"/>
    <w:rsid w:val="00863F96"/>
    <w:rsid w:val="0086495A"/>
    <w:rsid w:val="00866FBC"/>
    <w:rsid w:val="00872150"/>
    <w:rsid w:val="00876229"/>
    <w:rsid w:val="0087676D"/>
    <w:rsid w:val="008A08CB"/>
    <w:rsid w:val="008E1B07"/>
    <w:rsid w:val="008E4C85"/>
    <w:rsid w:val="00911439"/>
    <w:rsid w:val="00931C48"/>
    <w:rsid w:val="00933E91"/>
    <w:rsid w:val="0094540B"/>
    <w:rsid w:val="00963CD9"/>
    <w:rsid w:val="009646F1"/>
    <w:rsid w:val="00972C97"/>
    <w:rsid w:val="00976859"/>
    <w:rsid w:val="00982961"/>
    <w:rsid w:val="00990FBD"/>
    <w:rsid w:val="009A6F89"/>
    <w:rsid w:val="009C4F60"/>
    <w:rsid w:val="009D3EF5"/>
    <w:rsid w:val="00A0203E"/>
    <w:rsid w:val="00A04AD6"/>
    <w:rsid w:val="00A07CC2"/>
    <w:rsid w:val="00A10C54"/>
    <w:rsid w:val="00A13723"/>
    <w:rsid w:val="00A15568"/>
    <w:rsid w:val="00A23B3B"/>
    <w:rsid w:val="00A348EA"/>
    <w:rsid w:val="00A34CAC"/>
    <w:rsid w:val="00A46010"/>
    <w:rsid w:val="00A5075D"/>
    <w:rsid w:val="00AA68AA"/>
    <w:rsid w:val="00AB0063"/>
    <w:rsid w:val="00AC4D0C"/>
    <w:rsid w:val="00AC6AC9"/>
    <w:rsid w:val="00AD31AE"/>
    <w:rsid w:val="00AE4750"/>
    <w:rsid w:val="00B00F2E"/>
    <w:rsid w:val="00B02637"/>
    <w:rsid w:val="00B03150"/>
    <w:rsid w:val="00B04DB3"/>
    <w:rsid w:val="00B3007C"/>
    <w:rsid w:val="00B35C35"/>
    <w:rsid w:val="00B42759"/>
    <w:rsid w:val="00B6379A"/>
    <w:rsid w:val="00B727D9"/>
    <w:rsid w:val="00B81223"/>
    <w:rsid w:val="00B83E47"/>
    <w:rsid w:val="00B85B5C"/>
    <w:rsid w:val="00BB5703"/>
    <w:rsid w:val="00BB598D"/>
    <w:rsid w:val="00BC52AC"/>
    <w:rsid w:val="00BC69FC"/>
    <w:rsid w:val="00BE53C7"/>
    <w:rsid w:val="00C022C8"/>
    <w:rsid w:val="00C035B9"/>
    <w:rsid w:val="00C45311"/>
    <w:rsid w:val="00C86968"/>
    <w:rsid w:val="00CA5D79"/>
    <w:rsid w:val="00CC7AF8"/>
    <w:rsid w:val="00CD0E46"/>
    <w:rsid w:val="00CD5A8B"/>
    <w:rsid w:val="00CE14ED"/>
    <w:rsid w:val="00CE7C75"/>
    <w:rsid w:val="00D027B4"/>
    <w:rsid w:val="00D05D6F"/>
    <w:rsid w:val="00D10AC0"/>
    <w:rsid w:val="00D133A6"/>
    <w:rsid w:val="00D13FBF"/>
    <w:rsid w:val="00D20DE8"/>
    <w:rsid w:val="00D35A4B"/>
    <w:rsid w:val="00D4563E"/>
    <w:rsid w:val="00D4743D"/>
    <w:rsid w:val="00D506CB"/>
    <w:rsid w:val="00D80444"/>
    <w:rsid w:val="00D9126A"/>
    <w:rsid w:val="00D97A19"/>
    <w:rsid w:val="00DC3DDF"/>
    <w:rsid w:val="00DC4FCF"/>
    <w:rsid w:val="00DD1DAB"/>
    <w:rsid w:val="00DD5C96"/>
    <w:rsid w:val="00DF0A02"/>
    <w:rsid w:val="00DF6751"/>
    <w:rsid w:val="00E20A25"/>
    <w:rsid w:val="00E216F4"/>
    <w:rsid w:val="00E22187"/>
    <w:rsid w:val="00E2720F"/>
    <w:rsid w:val="00E328AC"/>
    <w:rsid w:val="00E36DFD"/>
    <w:rsid w:val="00E47C39"/>
    <w:rsid w:val="00E5198C"/>
    <w:rsid w:val="00E81CDC"/>
    <w:rsid w:val="00E82B67"/>
    <w:rsid w:val="00E8742E"/>
    <w:rsid w:val="00EC3676"/>
    <w:rsid w:val="00EF0925"/>
    <w:rsid w:val="00EF60B7"/>
    <w:rsid w:val="00F00C6D"/>
    <w:rsid w:val="00F128C0"/>
    <w:rsid w:val="00F1736A"/>
    <w:rsid w:val="00F2054F"/>
    <w:rsid w:val="00F21349"/>
    <w:rsid w:val="00F426B1"/>
    <w:rsid w:val="00F5063A"/>
    <w:rsid w:val="00F52661"/>
    <w:rsid w:val="00F54F6E"/>
    <w:rsid w:val="00F55F27"/>
    <w:rsid w:val="00F663D1"/>
    <w:rsid w:val="00F76986"/>
    <w:rsid w:val="00FA04B3"/>
    <w:rsid w:val="00FC5BA2"/>
    <w:rsid w:val="00FD3AE7"/>
    <w:rsid w:val="00FE51CF"/>
    <w:rsid w:val="00FF2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D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05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68A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AA68AA"/>
    <w:rPr>
      <w:rFonts w:asciiTheme="majorHAnsi" w:eastAsiaTheme="majorEastAsia" w:hAnsiTheme="majorHAnsi" w:cstheme="majorBidi"/>
      <w:b/>
      <w:bCs/>
      <w:i/>
      <w:iCs/>
      <w:color w:val="4F81BD" w:themeColor="accent1"/>
    </w:rPr>
  </w:style>
  <w:style w:type="character" w:styleId="Hyperlink">
    <w:name w:val="Hyperlink"/>
    <w:basedOn w:val="DefaultParagraphFont"/>
    <w:rsid w:val="00D05D6F"/>
    <w:rPr>
      <w:color w:val="0000FF"/>
      <w:u w:val="single"/>
    </w:rPr>
  </w:style>
  <w:style w:type="character" w:styleId="FollowedHyperlink">
    <w:name w:val="FollowedHyperlink"/>
    <w:basedOn w:val="DefaultParagraphFont"/>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rsid w:val="00B35C35"/>
  </w:style>
  <w:style w:type="paragraph" w:styleId="Footer">
    <w:name w:val="footer"/>
    <w:basedOn w:val="Normal"/>
    <w:link w:val="FooterChar"/>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rsid w:val="00B35C35"/>
  </w:style>
  <w:style w:type="paragraph" w:styleId="BalloonText">
    <w:name w:val="Balloon Text"/>
    <w:basedOn w:val="Normal"/>
    <w:link w:val="BalloonTextChar"/>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10C54"/>
    <w:rPr>
      <w:rFonts w:ascii="Tahoma" w:hAnsi="Tahoma" w:cs="Tahoma"/>
      <w:sz w:val="16"/>
      <w:szCs w:val="16"/>
    </w:rPr>
  </w:style>
  <w:style w:type="paragraph" w:styleId="NoSpacing">
    <w:name w:val="No Spacing"/>
    <w:link w:val="NoSpacingChar"/>
    <w:uiPriority w:val="1"/>
    <w:qFormat/>
    <w:rsid w:val="00E5198C"/>
    <w:pPr>
      <w:spacing w:after="0" w:line="240" w:lineRule="auto"/>
    </w:pPr>
  </w:style>
  <w:style w:type="character" w:customStyle="1" w:styleId="NoSpacingChar">
    <w:name w:val="No Spacing Char"/>
    <w:basedOn w:val="DefaultParagraphFont"/>
    <w:link w:val="NoSpacing"/>
    <w:uiPriority w:val="1"/>
    <w:locked/>
    <w:rsid w:val="00A34CAC"/>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table" w:styleId="TableGrid">
    <w:name w:val="Table Grid"/>
    <w:basedOn w:val="TableNormal"/>
    <w:rsid w:val="006C45F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34CAC"/>
    <w:pPr>
      <w:spacing w:after="300" w:line="240" w:lineRule="auto"/>
      <w:contextualSpacing/>
    </w:pPr>
    <w:rPr>
      <w:rFonts w:ascii="Times New Roman" w:eastAsia="Times New Roman" w:hAnsi="Times New Roman" w:cs="Times New Roman"/>
      <w:smallCaps/>
      <w:sz w:val="28"/>
      <w:szCs w:val="52"/>
    </w:rPr>
  </w:style>
  <w:style w:type="character" w:customStyle="1" w:styleId="TitleChar">
    <w:name w:val="Title Char"/>
    <w:basedOn w:val="DefaultParagraphFont"/>
    <w:link w:val="Title"/>
    <w:rsid w:val="00A34CAC"/>
    <w:rPr>
      <w:rFonts w:ascii="Times New Roman" w:eastAsia="Times New Roman" w:hAnsi="Times New Roman" w:cs="Times New Roman"/>
      <w:smallCaps/>
      <w:sz w:val="28"/>
      <w:szCs w:val="52"/>
    </w:rPr>
  </w:style>
  <w:style w:type="paragraph" w:styleId="Caption">
    <w:name w:val="caption"/>
    <w:basedOn w:val="Normal"/>
    <w:next w:val="Normal"/>
    <w:qFormat/>
    <w:rsid w:val="00A34CAC"/>
    <w:rPr>
      <w:rFonts w:ascii="Times New Roman" w:eastAsia="Times New Roman" w:hAnsi="Times New Roman" w:cs="Times New Roman"/>
      <w:b/>
      <w:bCs/>
      <w:sz w:val="20"/>
      <w:szCs w:val="20"/>
    </w:rPr>
  </w:style>
  <w:style w:type="paragraph" w:customStyle="1" w:styleId="StyleJustifiedLinespacingDouble">
    <w:name w:val="Style Justified Line spacing:  Double"/>
    <w:basedOn w:val="Normal"/>
    <w:rsid w:val="00A34CAC"/>
    <w:pPr>
      <w:spacing w:before="240" w:after="240" w:line="360" w:lineRule="auto"/>
      <w:jc w:val="both"/>
    </w:pPr>
    <w:rPr>
      <w:rFonts w:ascii="Times New Roman" w:eastAsia="Times New Roman" w:hAnsi="Times New Roman" w:cs="Times New Roman"/>
      <w:sz w:val="24"/>
      <w:szCs w:val="20"/>
    </w:rPr>
  </w:style>
  <w:style w:type="paragraph" w:customStyle="1" w:styleId="Style4">
    <w:name w:val="Style4"/>
    <w:basedOn w:val="StyleJustifiedLinespacingDouble"/>
    <w:rsid w:val="00A34CAC"/>
    <w:pPr>
      <w:spacing w:before="0" w:after="0"/>
    </w:pPr>
  </w:style>
  <w:style w:type="character" w:styleId="CommentReference">
    <w:name w:val="annotation reference"/>
    <w:basedOn w:val="DefaultParagraphFont"/>
    <w:rsid w:val="00A34CAC"/>
    <w:rPr>
      <w:sz w:val="16"/>
      <w:szCs w:val="16"/>
    </w:rPr>
  </w:style>
  <w:style w:type="paragraph" w:styleId="CommentText">
    <w:name w:val="annotation text"/>
    <w:basedOn w:val="Normal"/>
    <w:link w:val="CommentTextChar"/>
    <w:rsid w:val="00A34CAC"/>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A34C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34CAC"/>
    <w:rPr>
      <w:b/>
      <w:bCs/>
    </w:rPr>
  </w:style>
  <w:style w:type="character" w:customStyle="1" w:styleId="CommentSubjectChar">
    <w:name w:val="Comment Subject Char"/>
    <w:basedOn w:val="CommentTextChar"/>
    <w:link w:val="CommentSubject"/>
    <w:rsid w:val="00A34CAC"/>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D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05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68A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AA68AA"/>
    <w:rPr>
      <w:rFonts w:asciiTheme="majorHAnsi" w:eastAsiaTheme="majorEastAsia" w:hAnsiTheme="majorHAnsi" w:cstheme="majorBidi"/>
      <w:b/>
      <w:bCs/>
      <w:i/>
      <w:iCs/>
      <w:color w:val="4F81BD" w:themeColor="accent1"/>
    </w:rPr>
  </w:style>
  <w:style w:type="character" w:styleId="Hyperlink">
    <w:name w:val="Hyperlink"/>
    <w:basedOn w:val="DefaultParagraphFont"/>
    <w:rsid w:val="00D05D6F"/>
    <w:rPr>
      <w:color w:val="0000FF"/>
      <w:u w:val="single"/>
    </w:rPr>
  </w:style>
  <w:style w:type="character" w:styleId="FollowedHyperlink">
    <w:name w:val="FollowedHyperlink"/>
    <w:basedOn w:val="DefaultParagraphFont"/>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rsid w:val="00B35C35"/>
  </w:style>
  <w:style w:type="paragraph" w:styleId="Footer">
    <w:name w:val="footer"/>
    <w:basedOn w:val="Normal"/>
    <w:link w:val="FooterChar"/>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rsid w:val="00B35C35"/>
  </w:style>
  <w:style w:type="paragraph" w:styleId="BalloonText">
    <w:name w:val="Balloon Text"/>
    <w:basedOn w:val="Normal"/>
    <w:link w:val="BalloonTextChar"/>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10C54"/>
    <w:rPr>
      <w:rFonts w:ascii="Tahoma" w:hAnsi="Tahoma" w:cs="Tahoma"/>
      <w:sz w:val="16"/>
      <w:szCs w:val="16"/>
    </w:rPr>
  </w:style>
  <w:style w:type="paragraph" w:styleId="NoSpacing">
    <w:name w:val="No Spacing"/>
    <w:link w:val="NoSpacingChar"/>
    <w:uiPriority w:val="1"/>
    <w:qFormat/>
    <w:rsid w:val="00E5198C"/>
    <w:pPr>
      <w:spacing w:after="0" w:line="240" w:lineRule="auto"/>
    </w:pPr>
  </w:style>
  <w:style w:type="character" w:customStyle="1" w:styleId="NoSpacingChar">
    <w:name w:val="No Spacing Char"/>
    <w:basedOn w:val="DefaultParagraphFont"/>
    <w:link w:val="NoSpacing"/>
    <w:uiPriority w:val="1"/>
    <w:locked/>
    <w:rsid w:val="00A34CAC"/>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table" w:styleId="TableGrid">
    <w:name w:val="Table Grid"/>
    <w:basedOn w:val="TableNormal"/>
    <w:rsid w:val="006C45F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34CAC"/>
    <w:pPr>
      <w:spacing w:after="300" w:line="240" w:lineRule="auto"/>
      <w:contextualSpacing/>
    </w:pPr>
    <w:rPr>
      <w:rFonts w:ascii="Times New Roman" w:eastAsia="Times New Roman" w:hAnsi="Times New Roman" w:cs="Times New Roman"/>
      <w:smallCaps/>
      <w:sz w:val="28"/>
      <w:szCs w:val="52"/>
    </w:rPr>
  </w:style>
  <w:style w:type="character" w:customStyle="1" w:styleId="TitleChar">
    <w:name w:val="Title Char"/>
    <w:basedOn w:val="DefaultParagraphFont"/>
    <w:link w:val="Title"/>
    <w:rsid w:val="00A34CAC"/>
    <w:rPr>
      <w:rFonts w:ascii="Times New Roman" w:eastAsia="Times New Roman" w:hAnsi="Times New Roman" w:cs="Times New Roman"/>
      <w:smallCaps/>
      <w:sz w:val="28"/>
      <w:szCs w:val="52"/>
    </w:rPr>
  </w:style>
  <w:style w:type="paragraph" w:styleId="Caption">
    <w:name w:val="caption"/>
    <w:basedOn w:val="Normal"/>
    <w:next w:val="Normal"/>
    <w:qFormat/>
    <w:rsid w:val="00A34CAC"/>
    <w:rPr>
      <w:rFonts w:ascii="Times New Roman" w:eastAsia="Times New Roman" w:hAnsi="Times New Roman" w:cs="Times New Roman"/>
      <w:b/>
      <w:bCs/>
      <w:sz w:val="20"/>
      <w:szCs w:val="20"/>
    </w:rPr>
  </w:style>
  <w:style w:type="paragraph" w:customStyle="1" w:styleId="StyleJustifiedLinespacingDouble">
    <w:name w:val="Style Justified Line spacing:  Double"/>
    <w:basedOn w:val="Normal"/>
    <w:rsid w:val="00A34CAC"/>
    <w:pPr>
      <w:spacing w:before="240" w:after="240" w:line="360" w:lineRule="auto"/>
      <w:jc w:val="both"/>
    </w:pPr>
    <w:rPr>
      <w:rFonts w:ascii="Times New Roman" w:eastAsia="Times New Roman" w:hAnsi="Times New Roman" w:cs="Times New Roman"/>
      <w:sz w:val="24"/>
      <w:szCs w:val="20"/>
    </w:rPr>
  </w:style>
  <w:style w:type="paragraph" w:customStyle="1" w:styleId="Style4">
    <w:name w:val="Style4"/>
    <w:basedOn w:val="StyleJustifiedLinespacingDouble"/>
    <w:rsid w:val="00A34CAC"/>
    <w:pPr>
      <w:spacing w:before="0" w:after="0"/>
    </w:pPr>
  </w:style>
  <w:style w:type="character" w:styleId="CommentReference">
    <w:name w:val="annotation reference"/>
    <w:basedOn w:val="DefaultParagraphFont"/>
    <w:rsid w:val="00A34CAC"/>
    <w:rPr>
      <w:sz w:val="16"/>
      <w:szCs w:val="16"/>
    </w:rPr>
  </w:style>
  <w:style w:type="paragraph" w:styleId="CommentText">
    <w:name w:val="annotation text"/>
    <w:basedOn w:val="Normal"/>
    <w:link w:val="CommentTextChar"/>
    <w:rsid w:val="00A34CAC"/>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A34C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34CAC"/>
    <w:rPr>
      <w:b/>
      <w:bCs/>
    </w:rPr>
  </w:style>
  <w:style w:type="character" w:customStyle="1" w:styleId="CommentSubjectChar">
    <w:name w:val="Comment Subject Char"/>
    <w:basedOn w:val="CommentTextChar"/>
    <w:link w:val="CommentSubject"/>
    <w:rsid w:val="00A34CA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 w:id="1493907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dx.doi.org/10.1002/esp.1472"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cs.anl.gov/research/projects/mpich2/"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yperlink" Target="http://www.microsoft.com/en-us/download/details.aspx?id=36045" TargetMode="External"/><Relationship Id="rId19" Type="http://schemas.openxmlformats.org/officeDocument/2006/relationships/image" Target="media/image8.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hyperlink" Target="http://hydrology.usu.edu/taudem/taudem5/"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hydrology.usu.edu/taudem/taudem5"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A4CD8-29BC-4B7A-9FA0-120933BFD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8767</Words>
  <Characters>4997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58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Mohammed</dc:creator>
  <cp:lastModifiedBy>shams</cp:lastModifiedBy>
  <cp:revision>2</cp:revision>
  <cp:lastPrinted>2010-09-17T02:23:00Z</cp:lastPrinted>
  <dcterms:created xsi:type="dcterms:W3CDTF">2015-10-06T15:52:00Z</dcterms:created>
  <dcterms:modified xsi:type="dcterms:W3CDTF">2015-10-06T15:52:00Z</dcterms:modified>
</cp:coreProperties>
</file>